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984F7" w14:textId="1D8F6471" w:rsidR="00A464A9" w:rsidRDefault="00000000" w:rsidP="004D05C5">
      <w:pPr>
        <w:pBdr>
          <w:top w:val="nil"/>
          <w:left w:val="nil"/>
          <w:bottom w:val="nil"/>
          <w:right w:val="nil"/>
          <w:between w:val="nil"/>
        </w:pBdr>
        <w:spacing w:before="0" w:line="480" w:lineRule="auto"/>
        <w:ind w:firstLine="0"/>
        <w:rPr>
          <w:rFonts w:ascii="Arial" w:eastAsia="Arial" w:hAnsi="Arial" w:cs="Arial"/>
          <w:b/>
          <w:color w:val="000000"/>
        </w:rPr>
      </w:pPr>
      <w:bookmarkStart w:id="0" w:name="_Hlk146572806"/>
      <w:r>
        <w:rPr>
          <w:rFonts w:ascii="Arial" w:eastAsia="Arial" w:hAnsi="Arial" w:cs="Arial"/>
          <w:b/>
          <w:color w:val="000000"/>
        </w:rPr>
        <w:t>Impacto da COVID-19 sobre o perfil, sazonalidade e incidência de casos de fratura de fêmur em adultos</w:t>
      </w:r>
      <w:r w:rsidR="00712613">
        <w:rPr>
          <w:rFonts w:ascii="Arial" w:eastAsia="Arial" w:hAnsi="Arial" w:cs="Arial"/>
          <w:b/>
          <w:color w:val="000000"/>
        </w:rPr>
        <w:t>-</w:t>
      </w:r>
      <w:r>
        <w:rPr>
          <w:rFonts w:ascii="Arial" w:eastAsia="Arial" w:hAnsi="Arial" w:cs="Arial"/>
          <w:b/>
          <w:color w:val="000000"/>
        </w:rPr>
        <w:t>jovens brasileiros</w:t>
      </w:r>
    </w:p>
    <w:p w14:paraId="3AF2D227"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bookmarkEnd w:id="0"/>
    <w:p w14:paraId="1074EC5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p w14:paraId="29E55877" w14:textId="77777777" w:rsidR="00D4775C" w:rsidRDefault="00D4775C" w:rsidP="004D05C5">
      <w:pPr>
        <w:pBdr>
          <w:top w:val="nil"/>
          <w:left w:val="nil"/>
          <w:bottom w:val="nil"/>
          <w:right w:val="nil"/>
          <w:between w:val="nil"/>
        </w:pBdr>
        <w:spacing w:before="0" w:line="480" w:lineRule="auto"/>
        <w:ind w:firstLine="0"/>
        <w:rPr>
          <w:rFonts w:ascii="Arial" w:eastAsia="Arial" w:hAnsi="Arial" w:cs="Arial"/>
          <w:b/>
          <w:color w:val="000000"/>
        </w:rPr>
      </w:pPr>
    </w:p>
    <w:p w14:paraId="3F13536F" w14:textId="77777777" w:rsidR="00795157" w:rsidRDefault="00795157" w:rsidP="004D05C5">
      <w:pPr>
        <w:spacing w:line="480" w:lineRule="auto"/>
        <w:rPr>
          <w:rFonts w:ascii="Arial" w:eastAsia="Arial" w:hAnsi="Arial" w:cs="Arial"/>
          <w:b/>
          <w:color w:val="000000"/>
        </w:rPr>
      </w:pPr>
      <w:r>
        <w:rPr>
          <w:rFonts w:ascii="Arial" w:eastAsia="Arial" w:hAnsi="Arial" w:cs="Arial"/>
          <w:b/>
          <w:color w:val="000000"/>
        </w:rPr>
        <w:br w:type="page"/>
      </w:r>
    </w:p>
    <w:p w14:paraId="5E7FA844" w14:textId="69CF47A4" w:rsidR="00D4775C" w:rsidRDefault="00795157" w:rsidP="004D05C5">
      <w:pPr>
        <w:pBdr>
          <w:top w:val="nil"/>
          <w:left w:val="nil"/>
          <w:bottom w:val="nil"/>
          <w:right w:val="nil"/>
          <w:between w:val="nil"/>
        </w:pBdr>
        <w:spacing w:before="0" w:after="0" w:line="480" w:lineRule="auto"/>
        <w:ind w:firstLine="0"/>
        <w:jc w:val="center"/>
        <w:rPr>
          <w:rFonts w:ascii="Arial" w:eastAsia="Arial" w:hAnsi="Arial" w:cs="Arial"/>
          <w:b/>
          <w:color w:val="000000"/>
        </w:rPr>
      </w:pPr>
      <w:r>
        <w:rPr>
          <w:rFonts w:ascii="Arial" w:eastAsia="Arial" w:hAnsi="Arial" w:cs="Arial"/>
          <w:b/>
          <w:color w:val="000000"/>
        </w:rPr>
        <w:lastRenderedPageBreak/>
        <w:t>RESUMO</w:t>
      </w:r>
    </w:p>
    <w:p w14:paraId="5CA369F6" w14:textId="77777777" w:rsidR="00795157" w:rsidRDefault="00795157" w:rsidP="004D05C5">
      <w:pPr>
        <w:pBdr>
          <w:top w:val="nil"/>
          <w:left w:val="nil"/>
          <w:bottom w:val="nil"/>
          <w:right w:val="nil"/>
          <w:between w:val="nil"/>
        </w:pBdr>
        <w:spacing w:before="0" w:after="0" w:line="480" w:lineRule="auto"/>
        <w:ind w:firstLine="0"/>
        <w:jc w:val="center"/>
        <w:rPr>
          <w:rFonts w:ascii="Arial" w:eastAsia="Arial" w:hAnsi="Arial" w:cs="Arial"/>
          <w:b/>
          <w:color w:val="000000"/>
        </w:rPr>
      </w:pPr>
    </w:p>
    <w:p w14:paraId="7EAEFC8F" w14:textId="63E759DD" w:rsidR="00795157" w:rsidRDefault="00795157" w:rsidP="004D05C5">
      <w:pPr>
        <w:pBdr>
          <w:top w:val="nil"/>
          <w:left w:val="nil"/>
          <w:bottom w:val="nil"/>
          <w:right w:val="nil"/>
          <w:between w:val="nil"/>
        </w:pBdr>
        <w:spacing w:before="0" w:line="480" w:lineRule="auto"/>
        <w:ind w:firstLine="0"/>
        <w:rPr>
          <w:rFonts w:ascii="Arial" w:eastAsia="Arial" w:hAnsi="Arial" w:cs="Arial"/>
          <w:b/>
          <w:color w:val="000000"/>
        </w:rPr>
      </w:pPr>
      <w:r w:rsidRPr="00795157">
        <w:rPr>
          <w:rFonts w:ascii="Arial" w:eastAsia="Arial" w:hAnsi="Arial" w:cs="Arial"/>
          <w:b/>
          <w:color w:val="000000"/>
        </w:rPr>
        <w:t>Objetivo:</w:t>
      </w:r>
      <w:r>
        <w:rPr>
          <w:rFonts w:ascii="Arial" w:eastAsia="Arial" w:hAnsi="Arial" w:cs="Arial"/>
          <w:bCs/>
          <w:color w:val="000000"/>
        </w:rPr>
        <w:t xml:space="preserve"> </w:t>
      </w:r>
      <w:r w:rsidR="00D4775C" w:rsidRPr="00D4775C">
        <w:rPr>
          <w:rFonts w:ascii="Arial" w:eastAsia="Arial" w:hAnsi="Arial" w:cs="Arial"/>
          <w:bCs/>
          <w:color w:val="000000"/>
        </w:rPr>
        <w:t xml:space="preserve">Comparar a incidência de fraturas de fêmur (CID S72) em pacientes </w:t>
      </w:r>
      <w:r w:rsidR="00D4775C">
        <w:rPr>
          <w:rFonts w:ascii="Arial" w:eastAsia="Arial" w:hAnsi="Arial" w:cs="Arial"/>
          <w:bCs/>
          <w:color w:val="000000"/>
        </w:rPr>
        <w:t>entre</w:t>
      </w:r>
      <w:r w:rsidR="00D4775C" w:rsidRPr="00D4775C">
        <w:rPr>
          <w:rFonts w:ascii="Arial" w:eastAsia="Arial" w:hAnsi="Arial" w:cs="Arial"/>
          <w:bCs/>
          <w:color w:val="000000"/>
        </w:rPr>
        <w:t xml:space="preserve"> 15 </w:t>
      </w:r>
      <w:r w:rsidRPr="00D4775C">
        <w:rPr>
          <w:rFonts w:ascii="Arial" w:eastAsia="Arial" w:hAnsi="Arial" w:cs="Arial"/>
          <w:bCs/>
          <w:color w:val="000000"/>
        </w:rPr>
        <w:t>e</w:t>
      </w:r>
      <w:r w:rsidR="00D4775C" w:rsidRPr="00D4775C">
        <w:rPr>
          <w:rFonts w:ascii="Arial" w:eastAsia="Arial" w:hAnsi="Arial" w:cs="Arial"/>
          <w:bCs/>
          <w:color w:val="000000"/>
        </w:rPr>
        <w:t xml:space="preserve"> 49 anos no Brasil, no período anterior (março</w:t>
      </w:r>
      <w:r w:rsidR="00D4775C">
        <w:rPr>
          <w:rFonts w:ascii="Arial" w:eastAsia="Arial" w:hAnsi="Arial" w:cs="Arial"/>
          <w:bCs/>
          <w:color w:val="000000"/>
        </w:rPr>
        <w:t xml:space="preserve"> </w:t>
      </w:r>
      <w:r w:rsidR="00D4775C" w:rsidRPr="00D4775C">
        <w:rPr>
          <w:rFonts w:ascii="Arial" w:eastAsia="Arial" w:hAnsi="Arial" w:cs="Arial"/>
          <w:bCs/>
          <w:color w:val="000000"/>
        </w:rPr>
        <w:t>a dezembro de 2019) e durante a pandemia de COVID-19 (março a dezembro de 2020), com base em dados do DATASUS</w:t>
      </w:r>
      <w:r w:rsidR="00F92B12">
        <w:rPr>
          <w:rFonts w:ascii="Arial" w:eastAsia="Arial" w:hAnsi="Arial" w:cs="Arial"/>
          <w:bCs/>
          <w:color w:val="000000"/>
        </w:rPr>
        <w:t xml:space="preserve">, tal qual </w:t>
      </w:r>
      <w:r w:rsidR="00D4775C" w:rsidRPr="00D4775C">
        <w:rPr>
          <w:rFonts w:ascii="Arial" w:eastAsia="Arial" w:hAnsi="Arial" w:cs="Arial"/>
          <w:bCs/>
          <w:color w:val="000000"/>
        </w:rPr>
        <w:t>avaliar o impacto do isolamento social na incidência e no perfil demográfico dos indivíduos afetados</w:t>
      </w:r>
      <w:r w:rsidR="00F92B12">
        <w:rPr>
          <w:rFonts w:ascii="Arial" w:eastAsia="Arial" w:hAnsi="Arial" w:cs="Arial"/>
          <w:bCs/>
          <w:color w:val="000000"/>
        </w:rPr>
        <w:t>.</w:t>
      </w:r>
      <w:r>
        <w:rPr>
          <w:rFonts w:ascii="Arial" w:eastAsia="Arial" w:hAnsi="Arial" w:cs="Arial"/>
          <w:bCs/>
          <w:color w:val="000000"/>
        </w:rPr>
        <w:t xml:space="preserve"> </w:t>
      </w:r>
      <w:r w:rsidR="00F92B12" w:rsidRPr="00F92B12">
        <w:rPr>
          <w:rFonts w:ascii="Arial" w:eastAsia="Arial" w:hAnsi="Arial" w:cs="Arial"/>
          <w:b/>
          <w:color w:val="000000"/>
        </w:rPr>
        <w:t>Métodos</w:t>
      </w:r>
      <w:r>
        <w:rPr>
          <w:rFonts w:ascii="Arial" w:eastAsia="Arial" w:hAnsi="Arial" w:cs="Arial"/>
          <w:b/>
          <w:color w:val="000000"/>
        </w:rPr>
        <w:t xml:space="preserve">: </w:t>
      </w:r>
      <w:r w:rsidR="00F92B12" w:rsidRPr="00F92B12">
        <w:rPr>
          <w:rFonts w:ascii="Arial" w:eastAsia="Arial" w:hAnsi="Arial" w:cs="Arial"/>
          <w:bCs/>
          <w:color w:val="000000"/>
        </w:rPr>
        <w:t xml:space="preserve">Estudo </w:t>
      </w:r>
      <w:r>
        <w:rPr>
          <w:rFonts w:ascii="Arial" w:eastAsia="Arial" w:hAnsi="Arial" w:cs="Arial"/>
          <w:bCs/>
          <w:color w:val="000000"/>
        </w:rPr>
        <w:t>ecológico</w:t>
      </w:r>
      <w:r w:rsidR="00F92B12" w:rsidRPr="00F92B12">
        <w:rPr>
          <w:rFonts w:ascii="Arial" w:eastAsia="Arial" w:hAnsi="Arial" w:cs="Arial"/>
          <w:bCs/>
          <w:color w:val="000000"/>
        </w:rPr>
        <w:t xml:space="preserve"> </w:t>
      </w:r>
      <w:r>
        <w:rPr>
          <w:rFonts w:ascii="Arial" w:eastAsia="Arial" w:hAnsi="Arial" w:cs="Arial"/>
          <w:bCs/>
          <w:color w:val="000000"/>
        </w:rPr>
        <w:t>com dados de</w:t>
      </w:r>
      <w:r w:rsidR="00F92B12" w:rsidRPr="00F92B12">
        <w:rPr>
          <w:rFonts w:ascii="Arial" w:eastAsia="Arial" w:hAnsi="Arial" w:cs="Arial"/>
          <w:bCs/>
          <w:color w:val="000000"/>
        </w:rPr>
        <w:t xml:space="preserve"> indivíduos de 15 a 49 anos que apresentaram fratura de fêmur antes e durante a pandemia de COVID-19</w:t>
      </w:r>
      <w:r>
        <w:rPr>
          <w:rFonts w:ascii="Arial" w:eastAsia="Arial" w:hAnsi="Arial" w:cs="Arial"/>
          <w:bCs/>
          <w:color w:val="000000"/>
        </w:rPr>
        <w:t>, extraídos do</w:t>
      </w:r>
      <w:r w:rsidR="00F92B12" w:rsidRPr="00F92B12">
        <w:rPr>
          <w:rFonts w:ascii="Arial" w:eastAsia="Arial" w:hAnsi="Arial" w:cs="Arial"/>
          <w:bCs/>
          <w:color w:val="000000"/>
        </w:rPr>
        <w:t xml:space="preserve"> banco de dados </w:t>
      </w:r>
      <w:r>
        <w:rPr>
          <w:rFonts w:ascii="Arial" w:eastAsia="Arial" w:hAnsi="Arial" w:cs="Arial"/>
          <w:bCs/>
          <w:color w:val="000000"/>
        </w:rPr>
        <w:t>do</w:t>
      </w:r>
      <w:r w:rsidR="00F92B12" w:rsidRPr="00F92B12">
        <w:rPr>
          <w:rFonts w:ascii="Arial" w:eastAsia="Arial" w:hAnsi="Arial" w:cs="Arial"/>
          <w:bCs/>
          <w:color w:val="000000"/>
        </w:rPr>
        <w:t xml:space="preserve"> DATASUS. Calculamos a incidência</w:t>
      </w:r>
      <w:r>
        <w:rPr>
          <w:rFonts w:ascii="Arial" w:eastAsia="Arial" w:hAnsi="Arial" w:cs="Arial"/>
          <w:bCs/>
          <w:color w:val="000000"/>
        </w:rPr>
        <w:t xml:space="preserve"> e </w:t>
      </w:r>
      <w:r w:rsidR="00F92B12" w:rsidRPr="00F92B12">
        <w:rPr>
          <w:rFonts w:ascii="Arial" w:eastAsia="Arial" w:hAnsi="Arial" w:cs="Arial"/>
          <w:bCs/>
          <w:color w:val="000000"/>
        </w:rPr>
        <w:t>o perfil demográfico das fraturas de fêmur e o tipo de internação.</w:t>
      </w:r>
      <w:r>
        <w:rPr>
          <w:rFonts w:ascii="Arial" w:eastAsia="Arial" w:hAnsi="Arial" w:cs="Arial"/>
          <w:bCs/>
          <w:color w:val="000000"/>
        </w:rPr>
        <w:t xml:space="preserve"> </w:t>
      </w:r>
      <w:r w:rsidR="00F92B12" w:rsidRPr="00F92B12">
        <w:rPr>
          <w:rFonts w:ascii="Arial" w:eastAsia="Arial" w:hAnsi="Arial" w:cs="Arial"/>
          <w:b/>
          <w:color w:val="000000"/>
        </w:rPr>
        <w:t>Resultados</w:t>
      </w:r>
      <w:r>
        <w:rPr>
          <w:rFonts w:ascii="Arial" w:eastAsia="Arial" w:hAnsi="Arial" w:cs="Arial"/>
          <w:b/>
          <w:color w:val="000000"/>
        </w:rPr>
        <w:t xml:space="preserve">: </w:t>
      </w:r>
      <w:r w:rsidR="00F92B12" w:rsidRPr="00F92B12">
        <w:rPr>
          <w:rFonts w:ascii="Arial" w:eastAsia="Arial" w:hAnsi="Arial" w:cs="Arial"/>
          <w:bCs/>
          <w:color w:val="000000"/>
        </w:rPr>
        <w:t>Houve aumento significativo na incidência de fraturas de fêmur entre indivíduos com idade</w:t>
      </w:r>
      <w:r w:rsidR="00F92B12">
        <w:rPr>
          <w:rFonts w:ascii="Arial" w:eastAsia="Arial" w:hAnsi="Arial" w:cs="Arial"/>
          <w:bCs/>
          <w:color w:val="000000"/>
        </w:rPr>
        <w:t xml:space="preserve"> </w:t>
      </w:r>
      <w:r w:rsidR="00F92B12" w:rsidRPr="00F92B12">
        <w:rPr>
          <w:rFonts w:ascii="Arial" w:eastAsia="Arial" w:hAnsi="Arial" w:cs="Arial"/>
          <w:bCs/>
          <w:color w:val="000000"/>
        </w:rPr>
        <w:t>15</w:t>
      </w:r>
      <w:r w:rsidR="00F92B12">
        <w:rPr>
          <w:rFonts w:ascii="Arial" w:eastAsia="Arial" w:hAnsi="Arial" w:cs="Arial"/>
          <w:bCs/>
          <w:color w:val="000000"/>
        </w:rPr>
        <w:t xml:space="preserve"> </w:t>
      </w:r>
      <w:r w:rsidR="00F92B12" w:rsidRPr="00F92B12">
        <w:rPr>
          <w:rFonts w:ascii="Arial" w:eastAsia="Arial" w:hAnsi="Arial" w:cs="Arial"/>
          <w:bCs/>
          <w:color w:val="000000"/>
        </w:rPr>
        <w:t>-</w:t>
      </w:r>
      <w:r w:rsidR="00F92B12">
        <w:rPr>
          <w:rFonts w:ascii="Arial" w:eastAsia="Arial" w:hAnsi="Arial" w:cs="Arial"/>
          <w:bCs/>
          <w:color w:val="000000"/>
        </w:rPr>
        <w:t xml:space="preserve"> </w:t>
      </w:r>
      <w:r w:rsidR="00F92B12" w:rsidRPr="00F92B12">
        <w:rPr>
          <w:rFonts w:ascii="Arial" w:eastAsia="Arial" w:hAnsi="Arial" w:cs="Arial"/>
          <w:bCs/>
          <w:color w:val="000000"/>
        </w:rPr>
        <w:t xml:space="preserve">49 anos no Brasil durante o período de isolamento social devido à COVID-19. A incidência foi de 165/100 mil habitantes </w:t>
      </w:r>
      <w:r>
        <w:rPr>
          <w:rFonts w:ascii="Arial" w:eastAsia="Arial" w:hAnsi="Arial" w:cs="Arial"/>
          <w:bCs/>
          <w:color w:val="000000"/>
        </w:rPr>
        <w:t>durante a pandemia</w:t>
      </w:r>
      <w:r w:rsidR="00F92B12" w:rsidRPr="00F92B12">
        <w:rPr>
          <w:rFonts w:ascii="Arial" w:eastAsia="Arial" w:hAnsi="Arial" w:cs="Arial"/>
          <w:bCs/>
          <w:color w:val="000000"/>
        </w:rPr>
        <w:t xml:space="preserve"> e de 163/100 mil habitantes no mesmo período </w:t>
      </w:r>
      <w:r w:rsidR="004D05C5">
        <w:rPr>
          <w:rFonts w:ascii="Arial" w:eastAsia="Arial" w:hAnsi="Arial" w:cs="Arial"/>
          <w:bCs/>
          <w:color w:val="000000"/>
        </w:rPr>
        <w:t>de</w:t>
      </w:r>
      <w:r w:rsidR="00F92B12" w:rsidRPr="00F92B12">
        <w:rPr>
          <w:rFonts w:ascii="Arial" w:eastAsia="Arial" w:hAnsi="Arial" w:cs="Arial"/>
          <w:bCs/>
          <w:color w:val="000000"/>
        </w:rPr>
        <w:t xml:space="preserve"> 2019 (principal aumento observado na faixa etária 15 - 34 anos e declínio na faixa etária 35 - 49 anos). As regiões Norte e Nordeste apresentaram aumento na incidência de fratura de fêmur e aumento de internações de urgência relacionadas a es</w:t>
      </w:r>
      <w:r w:rsidR="00F92B12">
        <w:rPr>
          <w:rFonts w:ascii="Arial" w:eastAsia="Arial" w:hAnsi="Arial" w:cs="Arial"/>
          <w:bCs/>
          <w:color w:val="000000"/>
        </w:rPr>
        <w:t>ta condição</w:t>
      </w:r>
      <w:r w:rsidR="00F92B12" w:rsidRPr="00F92B12">
        <w:rPr>
          <w:rFonts w:ascii="Arial" w:eastAsia="Arial" w:hAnsi="Arial" w:cs="Arial"/>
          <w:bCs/>
          <w:color w:val="000000"/>
        </w:rPr>
        <w:t>. Por outro lado, houve diminuição d</w:t>
      </w:r>
      <w:r w:rsidR="00F92B12">
        <w:rPr>
          <w:rFonts w:ascii="Arial" w:eastAsia="Arial" w:hAnsi="Arial" w:cs="Arial"/>
          <w:bCs/>
          <w:color w:val="000000"/>
        </w:rPr>
        <w:t>a</w:t>
      </w:r>
      <w:r w:rsidR="00F92B12" w:rsidRPr="00F92B12">
        <w:rPr>
          <w:rFonts w:ascii="Arial" w:eastAsia="Arial" w:hAnsi="Arial" w:cs="Arial"/>
          <w:bCs/>
          <w:color w:val="000000"/>
        </w:rPr>
        <w:t xml:space="preserve"> incidência na região Centro-Oeste e</w:t>
      </w:r>
      <w:r w:rsidR="00F92B12">
        <w:rPr>
          <w:rFonts w:ascii="Arial" w:eastAsia="Arial" w:hAnsi="Arial" w:cs="Arial"/>
          <w:bCs/>
          <w:color w:val="000000"/>
        </w:rPr>
        <w:t xml:space="preserve"> no</w:t>
      </w:r>
      <w:r w:rsidR="00F92B12" w:rsidRPr="00F92B12">
        <w:rPr>
          <w:rFonts w:ascii="Arial" w:eastAsia="Arial" w:hAnsi="Arial" w:cs="Arial"/>
          <w:bCs/>
          <w:color w:val="000000"/>
        </w:rPr>
        <w:t xml:space="preserve"> tipo de inter</w:t>
      </w:r>
      <w:r w:rsidR="00F92B12">
        <w:rPr>
          <w:rFonts w:ascii="Arial" w:eastAsia="Arial" w:hAnsi="Arial" w:cs="Arial"/>
          <w:bCs/>
          <w:color w:val="000000"/>
        </w:rPr>
        <w:t>nação descrita como</w:t>
      </w:r>
      <w:r w:rsidR="00F92B12" w:rsidRPr="00F92B12">
        <w:rPr>
          <w:rFonts w:ascii="Arial" w:eastAsia="Arial" w:hAnsi="Arial" w:cs="Arial"/>
          <w:bCs/>
          <w:color w:val="000000"/>
        </w:rPr>
        <w:t xml:space="preserve"> eletiva.</w:t>
      </w:r>
      <w:r>
        <w:rPr>
          <w:rFonts w:ascii="Arial" w:eastAsia="Arial" w:hAnsi="Arial" w:cs="Arial"/>
          <w:bCs/>
          <w:color w:val="000000"/>
        </w:rPr>
        <w:t xml:space="preserve"> </w:t>
      </w:r>
      <w:r w:rsidR="00F92B12" w:rsidRPr="00F92B12">
        <w:rPr>
          <w:rFonts w:ascii="Arial" w:eastAsia="Arial" w:hAnsi="Arial" w:cs="Arial"/>
          <w:b/>
          <w:color w:val="000000"/>
        </w:rPr>
        <w:t>Conclusão</w:t>
      </w:r>
      <w:r>
        <w:rPr>
          <w:rFonts w:ascii="Arial" w:eastAsia="Arial" w:hAnsi="Arial" w:cs="Arial"/>
          <w:b/>
          <w:color w:val="000000"/>
        </w:rPr>
        <w:t xml:space="preserve">: </w:t>
      </w:r>
      <w:r w:rsidR="006437D1" w:rsidRPr="006437D1">
        <w:rPr>
          <w:rFonts w:ascii="Arial" w:eastAsia="Arial" w:hAnsi="Arial" w:cs="Arial"/>
          <w:bCs/>
          <w:color w:val="000000"/>
        </w:rPr>
        <w:t xml:space="preserve">Durante a pandemia de COVID-19 no Brasil houve aumento de fraturas de fêmur em adultos jovens, o que pode estar </w:t>
      </w:r>
      <w:r w:rsidR="006437D1">
        <w:rPr>
          <w:rFonts w:ascii="Arial" w:eastAsia="Arial" w:hAnsi="Arial" w:cs="Arial"/>
          <w:bCs/>
          <w:color w:val="000000"/>
        </w:rPr>
        <w:t xml:space="preserve">relacionada a falha </w:t>
      </w:r>
      <w:r w:rsidR="006437D1" w:rsidRPr="006437D1">
        <w:rPr>
          <w:rFonts w:ascii="Arial" w:eastAsia="Arial" w:hAnsi="Arial" w:cs="Arial"/>
          <w:bCs/>
          <w:color w:val="000000"/>
        </w:rPr>
        <w:t>das medidas de isolamento socia</w:t>
      </w:r>
      <w:r w:rsidR="00252F5F">
        <w:rPr>
          <w:rFonts w:ascii="Arial" w:eastAsia="Arial" w:hAnsi="Arial" w:cs="Arial"/>
          <w:bCs/>
          <w:color w:val="000000"/>
        </w:rPr>
        <w:t>l</w:t>
      </w:r>
      <w:r w:rsidR="006437D1" w:rsidRPr="006437D1">
        <w:rPr>
          <w:rFonts w:ascii="Arial" w:eastAsia="Arial" w:hAnsi="Arial" w:cs="Arial"/>
          <w:bCs/>
          <w:color w:val="000000"/>
        </w:rPr>
        <w:t xml:space="preserve">. </w:t>
      </w:r>
    </w:p>
    <w:p w14:paraId="7949E202" w14:textId="7724E56C" w:rsidR="00795157" w:rsidRPr="00795157" w:rsidRDefault="00795157" w:rsidP="004D05C5">
      <w:pPr>
        <w:pBdr>
          <w:top w:val="nil"/>
          <w:left w:val="nil"/>
          <w:bottom w:val="nil"/>
          <w:right w:val="nil"/>
          <w:between w:val="nil"/>
        </w:pBdr>
        <w:spacing w:before="0" w:line="480" w:lineRule="auto"/>
        <w:ind w:firstLine="0"/>
        <w:rPr>
          <w:rFonts w:ascii="Arial" w:eastAsia="Arial" w:hAnsi="Arial" w:cs="Arial"/>
          <w:bCs/>
          <w:color w:val="000000"/>
        </w:rPr>
      </w:pPr>
      <w:r>
        <w:rPr>
          <w:rFonts w:ascii="Arial" w:eastAsia="Arial" w:hAnsi="Arial" w:cs="Arial"/>
          <w:b/>
          <w:color w:val="000000"/>
        </w:rPr>
        <w:t xml:space="preserve">Palavras-chave: </w:t>
      </w:r>
      <w:r w:rsidRPr="00795157">
        <w:rPr>
          <w:rFonts w:ascii="Arial" w:eastAsia="Arial" w:hAnsi="Arial" w:cs="Arial"/>
          <w:bCs/>
          <w:color w:val="000000"/>
        </w:rPr>
        <w:t>fratura de fêmur, pandemia, COVID-19.</w:t>
      </w:r>
    </w:p>
    <w:p w14:paraId="44B5DF19" w14:textId="22705CBE" w:rsidR="006F637F" w:rsidRPr="006437D1" w:rsidRDefault="006F637F" w:rsidP="004D05C5">
      <w:pPr>
        <w:pBdr>
          <w:top w:val="nil"/>
          <w:left w:val="nil"/>
          <w:bottom w:val="nil"/>
          <w:right w:val="nil"/>
          <w:between w:val="nil"/>
        </w:pBdr>
        <w:spacing w:before="0" w:after="0" w:line="480" w:lineRule="auto"/>
        <w:ind w:firstLine="0"/>
        <w:rPr>
          <w:rFonts w:ascii="Arial" w:eastAsia="Arial" w:hAnsi="Arial" w:cs="Arial"/>
          <w:bCs/>
          <w:color w:val="000000"/>
        </w:rPr>
      </w:pPr>
    </w:p>
    <w:p w14:paraId="103CA4EA" w14:textId="77777777" w:rsidR="00D4775C" w:rsidRDefault="00D4775C" w:rsidP="004D05C5">
      <w:pPr>
        <w:pBdr>
          <w:top w:val="nil"/>
          <w:left w:val="nil"/>
          <w:bottom w:val="nil"/>
          <w:right w:val="nil"/>
          <w:between w:val="nil"/>
        </w:pBdr>
        <w:spacing w:before="0" w:line="480" w:lineRule="auto"/>
        <w:ind w:firstLine="0"/>
        <w:jc w:val="center"/>
        <w:rPr>
          <w:rFonts w:ascii="Arial" w:eastAsia="Arial" w:hAnsi="Arial" w:cs="Arial"/>
          <w:b/>
          <w:color w:val="000000"/>
        </w:rPr>
      </w:pPr>
    </w:p>
    <w:p w14:paraId="6DD8153E" w14:textId="77777777" w:rsidR="00252F5F" w:rsidRPr="00126D38" w:rsidRDefault="00252F5F" w:rsidP="004D05C5">
      <w:pPr>
        <w:spacing w:line="480" w:lineRule="auto"/>
        <w:rPr>
          <w:rFonts w:ascii="Arial" w:eastAsia="Arial" w:hAnsi="Arial" w:cs="Arial"/>
          <w:b/>
          <w:color w:val="000000"/>
        </w:rPr>
      </w:pPr>
      <w:r w:rsidRPr="00126D38">
        <w:rPr>
          <w:rFonts w:ascii="Arial" w:eastAsia="Arial" w:hAnsi="Arial" w:cs="Arial"/>
          <w:b/>
          <w:color w:val="000000"/>
        </w:rPr>
        <w:br w:type="page"/>
      </w:r>
    </w:p>
    <w:p w14:paraId="018F6EE4" w14:textId="040FD12B" w:rsidR="00A464A9" w:rsidRPr="00795157" w:rsidRDefault="00000000" w:rsidP="004D05C5">
      <w:pPr>
        <w:pBdr>
          <w:top w:val="nil"/>
          <w:left w:val="nil"/>
          <w:bottom w:val="nil"/>
          <w:right w:val="nil"/>
          <w:between w:val="nil"/>
        </w:pBdr>
        <w:spacing w:before="0" w:line="480" w:lineRule="auto"/>
        <w:ind w:firstLine="0"/>
        <w:jc w:val="center"/>
        <w:rPr>
          <w:rFonts w:ascii="Arial" w:eastAsia="Arial" w:hAnsi="Arial" w:cs="Arial"/>
          <w:b/>
          <w:color w:val="000000"/>
          <w:lang w:val="en-US"/>
        </w:rPr>
      </w:pPr>
      <w:r w:rsidRPr="00795157">
        <w:rPr>
          <w:rFonts w:ascii="Arial" w:eastAsia="Arial" w:hAnsi="Arial" w:cs="Arial"/>
          <w:b/>
          <w:color w:val="000000"/>
          <w:lang w:val="en-US"/>
        </w:rPr>
        <w:lastRenderedPageBreak/>
        <w:t>ABSTRACT</w:t>
      </w:r>
    </w:p>
    <w:p w14:paraId="3385F250" w14:textId="7FFA88DE" w:rsidR="00FA0037" w:rsidRPr="00126D38" w:rsidRDefault="00252F5F" w:rsidP="004D05C5">
      <w:pPr>
        <w:pBdr>
          <w:top w:val="nil"/>
          <w:left w:val="nil"/>
          <w:bottom w:val="nil"/>
          <w:right w:val="nil"/>
          <w:between w:val="nil"/>
        </w:pBdr>
        <w:spacing w:before="0" w:line="480" w:lineRule="auto"/>
        <w:ind w:firstLine="0"/>
        <w:rPr>
          <w:rFonts w:ascii="Arial" w:eastAsia="Arial" w:hAnsi="Arial" w:cs="Arial"/>
          <w:bCs/>
          <w:color w:val="000000"/>
          <w:lang w:val="en-US"/>
        </w:rPr>
      </w:pPr>
      <w:r w:rsidRPr="00126D38">
        <w:rPr>
          <w:rFonts w:ascii="Arial" w:eastAsia="Arial" w:hAnsi="Arial" w:cs="Arial"/>
          <w:b/>
          <w:color w:val="000000"/>
          <w:lang w:val="en-US"/>
        </w:rPr>
        <w:t>Objective:</w:t>
      </w:r>
      <w:r w:rsidRPr="00126D38">
        <w:rPr>
          <w:rFonts w:ascii="Arial" w:eastAsia="Arial" w:hAnsi="Arial" w:cs="Arial"/>
          <w:bCs/>
          <w:color w:val="000000"/>
          <w:lang w:val="en-US"/>
        </w:rPr>
        <w:t xml:space="preserve"> To compare the incidence of femur fractures (ICD S72) in patients between 15 and 49 years old in Brazil in the previous period (March to December 2019) and during the COVID-19 pandemic (March to December 2020). on DATASUS data and to assess the impact of social isolation on the incidence and demographic profile of affected individuals. </w:t>
      </w:r>
      <w:r w:rsidRPr="00126D38">
        <w:rPr>
          <w:rFonts w:ascii="Arial" w:eastAsia="Arial" w:hAnsi="Arial" w:cs="Arial"/>
          <w:b/>
          <w:color w:val="000000"/>
          <w:lang w:val="en-US"/>
        </w:rPr>
        <w:t>Methods:</w:t>
      </w:r>
      <w:r w:rsidRPr="00126D38">
        <w:rPr>
          <w:rFonts w:ascii="Arial" w:eastAsia="Arial" w:hAnsi="Arial" w:cs="Arial"/>
          <w:bCs/>
          <w:color w:val="000000"/>
          <w:lang w:val="en-US"/>
        </w:rPr>
        <w:t xml:space="preserve"> Ecological study with data from individuals aged 15 to 49 years who had femur fractures before and during the COVID-19 pandemic, extracted from the DATASUS database. We calculated the incidence and demographic profile of femur fractures as well as the type of hospitalization. </w:t>
      </w:r>
      <w:r w:rsidRPr="00126D38">
        <w:rPr>
          <w:rFonts w:ascii="Arial" w:eastAsia="Arial" w:hAnsi="Arial" w:cs="Arial"/>
          <w:b/>
          <w:color w:val="000000"/>
          <w:lang w:val="en-US"/>
        </w:rPr>
        <w:t>Results:</w:t>
      </w:r>
      <w:r w:rsidRPr="00126D38">
        <w:rPr>
          <w:rFonts w:ascii="Arial" w:eastAsia="Arial" w:hAnsi="Arial" w:cs="Arial"/>
          <w:bCs/>
          <w:color w:val="000000"/>
          <w:lang w:val="en-US"/>
        </w:rPr>
        <w:t xml:space="preserve"> During the period of social isolation due to COVID-19, there was a significant increase in the incidence of femur fractures in individuals aged 15 to 49 years in Brazil. </w:t>
      </w:r>
      <w:r w:rsidRPr="004D05C5">
        <w:rPr>
          <w:rFonts w:ascii="Arial" w:eastAsia="Arial" w:hAnsi="Arial" w:cs="Arial"/>
          <w:bCs/>
          <w:color w:val="000000"/>
          <w:lang w:val="en-US"/>
        </w:rPr>
        <w:t xml:space="preserve">The incidence was 165/100,000 population during the pandemic and 163/100,000 population in the same period </w:t>
      </w:r>
      <w:r w:rsidR="004D05C5" w:rsidRPr="004D05C5">
        <w:rPr>
          <w:rFonts w:ascii="Arial" w:eastAsia="Arial" w:hAnsi="Arial" w:cs="Arial"/>
          <w:bCs/>
          <w:color w:val="000000"/>
          <w:lang w:val="en-US"/>
        </w:rPr>
        <w:t>of</w:t>
      </w:r>
      <w:r w:rsidRPr="004D05C5">
        <w:rPr>
          <w:rFonts w:ascii="Arial" w:eastAsia="Arial" w:hAnsi="Arial" w:cs="Arial"/>
          <w:bCs/>
          <w:color w:val="000000"/>
          <w:lang w:val="en-US"/>
        </w:rPr>
        <w:t xml:space="preserve"> 2019 (main increase in the 15-34 year old age group and decrease in the 35-49 year old age group). </w:t>
      </w:r>
      <w:r w:rsidRPr="00126D38">
        <w:rPr>
          <w:rFonts w:ascii="Arial" w:eastAsia="Arial" w:hAnsi="Arial" w:cs="Arial"/>
          <w:bCs/>
          <w:color w:val="000000"/>
          <w:lang w:val="en-US"/>
        </w:rPr>
        <w:t xml:space="preserve">The North and Northeast regions experienced an increase in the incidence of femoral fractures and an increase in emergency hospitalizations related to this condition. On the other hand, the Midwest region experienced a decrease in the incidence and type of hospitalization described as elective. </w:t>
      </w:r>
      <w:r w:rsidRPr="00126D38">
        <w:rPr>
          <w:rFonts w:ascii="Arial" w:eastAsia="Arial" w:hAnsi="Arial" w:cs="Arial"/>
          <w:b/>
          <w:color w:val="000000"/>
          <w:lang w:val="en-US"/>
        </w:rPr>
        <w:t>Conclusion:</w:t>
      </w:r>
      <w:r w:rsidRPr="00126D38">
        <w:rPr>
          <w:rFonts w:ascii="Arial" w:eastAsia="Arial" w:hAnsi="Arial" w:cs="Arial"/>
          <w:bCs/>
          <w:color w:val="000000"/>
          <w:lang w:val="en-US"/>
        </w:rPr>
        <w:t xml:space="preserve"> During the COVID-19 pandemic, there was an increase in femur fractures among young adults in Brazil, which may be related to the failure of social isolation measures.</w:t>
      </w:r>
    </w:p>
    <w:p w14:paraId="34ADB37E" w14:textId="77777777" w:rsidR="00FA0037" w:rsidRPr="00252F5F" w:rsidRDefault="00FA0037" w:rsidP="004D05C5">
      <w:pPr>
        <w:spacing w:before="0" w:after="0" w:line="480" w:lineRule="auto"/>
        <w:ind w:firstLine="0"/>
        <w:jc w:val="left"/>
        <w:rPr>
          <w:rFonts w:ascii="Arial" w:eastAsia="Arial" w:hAnsi="Arial" w:cs="Arial"/>
          <w:b/>
          <w:lang w:val="en-US"/>
        </w:rPr>
      </w:pPr>
    </w:p>
    <w:p w14:paraId="2F0B96E9" w14:textId="614C7FDF" w:rsidR="00252F5F" w:rsidRPr="00252F5F" w:rsidRDefault="00252F5F" w:rsidP="004D05C5">
      <w:pPr>
        <w:pBdr>
          <w:top w:val="nil"/>
          <w:left w:val="nil"/>
          <w:bottom w:val="nil"/>
          <w:right w:val="nil"/>
          <w:between w:val="nil"/>
        </w:pBdr>
        <w:spacing w:before="0" w:line="480" w:lineRule="auto"/>
        <w:ind w:firstLine="0"/>
        <w:rPr>
          <w:rFonts w:ascii="Arial" w:eastAsia="Arial" w:hAnsi="Arial" w:cs="Arial"/>
          <w:bCs/>
          <w:color w:val="000000"/>
          <w:lang w:val="en-US"/>
        </w:rPr>
      </w:pPr>
      <w:r w:rsidRPr="00252F5F">
        <w:rPr>
          <w:rFonts w:ascii="Arial" w:eastAsia="Arial" w:hAnsi="Arial" w:cs="Arial"/>
          <w:b/>
          <w:color w:val="000000"/>
          <w:lang w:val="en-US"/>
        </w:rPr>
        <w:t xml:space="preserve">Keywords: </w:t>
      </w:r>
      <w:r w:rsidRPr="00252F5F">
        <w:rPr>
          <w:rFonts w:ascii="Arial" w:eastAsia="Arial" w:hAnsi="Arial" w:cs="Arial"/>
          <w:bCs/>
          <w:color w:val="000000"/>
          <w:lang w:val="en-US"/>
        </w:rPr>
        <w:t>femur fracture, pandemic, COVID-19.</w:t>
      </w:r>
    </w:p>
    <w:p w14:paraId="06CBA6BE" w14:textId="77777777" w:rsidR="00CE10C0" w:rsidRPr="00252F5F" w:rsidRDefault="00CE10C0" w:rsidP="004D05C5">
      <w:pPr>
        <w:pBdr>
          <w:top w:val="nil"/>
          <w:left w:val="nil"/>
          <w:bottom w:val="nil"/>
          <w:right w:val="nil"/>
          <w:between w:val="nil"/>
        </w:pBdr>
        <w:spacing w:before="0" w:line="480" w:lineRule="auto"/>
        <w:ind w:firstLine="0"/>
        <w:rPr>
          <w:rFonts w:ascii="Arial" w:eastAsia="Arial" w:hAnsi="Arial" w:cs="Arial"/>
          <w:b/>
          <w:color w:val="000000"/>
          <w:lang w:val="en-US"/>
        </w:rPr>
      </w:pPr>
    </w:p>
    <w:p w14:paraId="4DC882D1" w14:textId="77777777" w:rsidR="00CE10C0" w:rsidRPr="00252F5F" w:rsidRDefault="00CE10C0" w:rsidP="004D05C5">
      <w:pPr>
        <w:pBdr>
          <w:top w:val="nil"/>
          <w:left w:val="nil"/>
          <w:bottom w:val="nil"/>
          <w:right w:val="nil"/>
          <w:between w:val="nil"/>
        </w:pBdr>
        <w:spacing w:before="0" w:line="480" w:lineRule="auto"/>
        <w:ind w:firstLine="0"/>
        <w:rPr>
          <w:rFonts w:ascii="Arial" w:eastAsia="Arial" w:hAnsi="Arial" w:cs="Arial"/>
          <w:b/>
          <w:color w:val="000000"/>
          <w:lang w:val="en-US"/>
        </w:rPr>
      </w:pPr>
    </w:p>
    <w:p w14:paraId="4142601F" w14:textId="673C2966" w:rsidR="00A464A9" w:rsidRDefault="00C74A55" w:rsidP="00C74A55">
      <w:pPr>
        <w:pStyle w:val="Ttulo1"/>
        <w:tabs>
          <w:tab w:val="left" w:pos="1276"/>
        </w:tabs>
      </w:pPr>
      <w:r>
        <w:lastRenderedPageBreak/>
        <w:t xml:space="preserve">INTRODUÇÃO </w:t>
      </w:r>
    </w:p>
    <w:p w14:paraId="6CA67C79" w14:textId="6DD79D2A" w:rsidR="004C674F"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 pandemia da COVID-19 representou um marco de mudanças nos mais diversos setores de saúde pública. Teve início decretado em 11 de março do ano de 2020 e fim em 05 de maio de 2023 pela </w:t>
      </w:r>
      <w:r w:rsidRPr="00653242">
        <w:rPr>
          <w:rFonts w:ascii="Arial" w:eastAsia="Arial" w:hAnsi="Arial" w:cs="Arial"/>
          <w:i/>
          <w:iCs/>
          <w:color w:val="000000"/>
        </w:rPr>
        <w:t>World Health Organization</w:t>
      </w:r>
      <w:r w:rsidR="00653242">
        <w:rPr>
          <w:rFonts w:ascii="Arial" w:eastAsia="Arial" w:hAnsi="Arial" w:cs="Arial"/>
          <w:i/>
          <w:iCs/>
          <w:color w:val="000000"/>
        </w:rPr>
        <w:fldChar w:fldCharType="begin"/>
      </w:r>
      <w:r w:rsidR="00653242">
        <w:rPr>
          <w:rFonts w:ascii="Arial" w:eastAsia="Arial" w:hAnsi="Arial" w:cs="Arial"/>
          <w:i/>
          <w:iCs/>
          <w:color w:val="000000"/>
        </w:rPr>
        <w:instrText xml:space="preserve"> ADDIN ZOTERO_ITEM CSL_CITATION {"citationID":"gXBWRxSt","properties":{"formattedCitation":"\\super 1\\uc0\\u8211{}3\\nosupersub{}","plainCitation":"1–3","noteIndex":0},"citationItems":[{"id":2886,"uris":["http://zotero.org/users/10339151/items/23RTG2GW"],"itemData":{"id":2886,"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label":"page"},{"id":2885,"uris":["http://zotero.org/users/10339151/items/P2I5VLF6"],"itemData":{"id":2885,"type":"article-journal","container-title":"Critical reviews in clinical laboratory sciences","ISSN":"1040-8363","issue":"6","journalAbbreviation":"Critical reviews in clinical laboratory sciences","note":"publisher: Taylor &amp; Francis","page":"365-388","title":"The COVID-19 pandemic","volume":"57","author":[{"family":"Ciotti","given":"Marco"},{"family":"Ciccozzi","given":"Massimo"},{"family":"Terrinoni","given":"Alessandro"},{"family":"Jiang","given":"Wen-Can"},{"family":"Wang","given":"Cheng-Bin"},{"family":"Bernardini","given":"Sergio"}],"issued":{"date-parts":[["2020"]]}},"label":"page"},{"id":2875,"uris":["http://zotero.org/users/10339151/items/DBI8LC7A"],"itemData":{"id":2875,"type":"article-journal","container-title":"Recital-Revista de Educação, Ciência e Tecnologia de Almenara/MG","ISSN":"2674-9270","issue":"1","journalAbbreviation":"Recital-Revista de Educação, Ciência e Tecnologia de Almenara/MG","page":"12-36","title":"COVID-19: aspectos gerais e implicações globais","volume":"2","author":[{"family":"Souto","given":"Xênia Macedo"}],"issued":{"date-parts":[["2020"]]}},"label":"page"}],"schema":"https://github.com/citation-style-language/schema/raw/master/csl-citation.json"} </w:instrText>
      </w:r>
      <w:r w:rsidR="00653242">
        <w:rPr>
          <w:rFonts w:ascii="Arial" w:eastAsia="Arial" w:hAnsi="Arial" w:cs="Arial"/>
          <w:i/>
          <w:iCs/>
          <w:color w:val="000000"/>
        </w:rPr>
        <w:fldChar w:fldCharType="separate"/>
      </w:r>
      <w:r w:rsidR="00653242" w:rsidRPr="00653242">
        <w:rPr>
          <w:rFonts w:ascii="Arial" w:hAnsi="Arial" w:cs="Arial"/>
          <w:vertAlign w:val="superscript"/>
        </w:rPr>
        <w:t>1–3</w:t>
      </w:r>
      <w:r w:rsidR="00653242">
        <w:rPr>
          <w:rFonts w:ascii="Arial" w:eastAsia="Arial" w:hAnsi="Arial" w:cs="Arial"/>
          <w:i/>
          <w:iCs/>
          <w:color w:val="000000"/>
        </w:rPr>
        <w:fldChar w:fldCharType="end"/>
      </w:r>
      <w:r>
        <w:rPr>
          <w:rFonts w:ascii="Arial" w:eastAsia="Arial" w:hAnsi="Arial" w:cs="Arial"/>
          <w:color w:val="000000"/>
        </w:rPr>
        <w:t>. Além do impacto direto da doença, o sistema de saúde enfrentou uma série de desafios logísticos e assistenciais sem precedente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3WppLwVk","properties":{"formattedCitation":"\\super 4\\uc0\\u8211{}6\\nosupersub{}","plainCitation":"4–6","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4–6</w:t>
      </w:r>
      <w:r w:rsidR="00653242">
        <w:rPr>
          <w:rFonts w:ascii="Arial" w:eastAsia="Arial" w:hAnsi="Arial" w:cs="Arial"/>
          <w:color w:val="000000"/>
        </w:rPr>
        <w:fldChar w:fldCharType="end"/>
      </w:r>
      <w:r>
        <w:rPr>
          <w:rFonts w:ascii="Arial" w:eastAsia="Arial" w:hAnsi="Arial" w:cs="Arial"/>
          <w:color w:val="000000"/>
        </w:rPr>
        <w:t xml:space="preserve">. </w:t>
      </w:r>
    </w:p>
    <w:p w14:paraId="2A6E4FE4" w14:textId="6A53835A" w:rsidR="00A464A9"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Várias condições de saúde não relacionadas ao COVID-19 foram afetadas, com implicações significativas em termos de morbidade e mortali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Nf94Dngy","properties":{"formattedCitation":"\\super 7\\uc0\\u8211{}10\\nosupersub{}","plainCitation":"7–10","noteIndex":0},"citationItems":[{"id":2891,"uris":["http://zotero.org/users/10339151/items/UGESUD5S"],"itemData":{"id":2891,"type":"article-journal","container-title":"Best Practice &amp; Research Clinical Anaesthesiology","ISSN":"1521-6896","issue":"3","journalAbbreviation":"Best Practice &amp; Research Clinical Anaesthesiology","note":"publisher: Elsevier","page":"293-306","title":"Economic impact of COVID-19 pandemic on healthcare facilities and systems: International perspectives","volume":"35","author":[{"family":"Kaye","given":"Alan D"},{"family":"Okeagu","given":"Chikezie N"},{"family":"Pham","given":"Alex D"},{"family":"Silva","given":"Rayce A"},{"family":"Hurley","given":"Joshua J"},{"family":"Arron","given":"Brett L"},{"family":"Sarfraz","given":"Noeen"},{"family":"Lee","given":"Hong N"},{"family":"Ghali","given":"Ghali E"},{"family":"Gamble","given":"Jack W"}],"issued":{"date-parts":[["2021"]]}}},{"id":2889,"uris":["http://zotero.org/users/10339151/items/NLGA3NBS"],"itemData":{"id":2889,"type":"article-journal","container-title":"International journal of emergency medicine","ISSN":"1865-1372","journalAbbreviation":"International journal of emergency medicine","note":"publisher: Springer","page":"1-8","title":"Physical and mental health impacts of COVID-19 on healthcare workers: a scoping review","volume":"13","author":[{"family":"Shaukat","given":"Natasha"},{"family":"Ali","given":"Daniyal Mansoor"},{"family":"Razzak","given":"Junaid"}],"issued":{"date-parts":[["2020"]]}}},{"id":2890,"uris":["http://zotero.org/users/10339151/items/S4Y7ZD26"],"itemData":{"id":2890,"type":"article-journal","container-title":"INQUIRY: The Journal of Health Care Organization, Provision, and Financing","ISSN":"0046-9580","journalAbbreviation":"INQUIRY: The Journal of Health Care Organization, Provision, and Financing","note":"publisher: SAGE Publications Sage CA: Los Angeles, CA","page":"0046958020963711","title":"Healthcare workers in Brazil during the COVID-19 pandemic: a cross-sectional online survey","volume":"57","author":[{"family":"Cotrin","given":"Paula"},{"family":"Moura","given":"Wilana"},{"family":"Gambardela-Tkacz","given":"Caroline Martins"},{"family":"Pelloso","given":"Fernando Castilho"},{"family":"Santos","given":"Lander Dos"},{"family":"Carvalho","given":"Maria Dalva de Barros"},{"family":"Pelloso","given":"Sandra Marisa"},{"family":"Freitas","given":"Karina Maria Salvatore"}],"issued":{"date-parts":[["2020"]]}}},{"id":2888,"uris":["http://zotero.org/users/10339151/items/CLUIJJGL"],"itemData":{"id":2888,"type":"article-journal","container-title":"Clinical Infectious Diseases","ISSN":"1058-4838","issue":"10","journalAbbreviation":"Clinical Infectious Diseases","note":"publisher: Oxford University Press US","page":"1748-1754","title":"The impact of coronavirus disease 2019 (COVID-19) on healthcare-associated infections","volume":"74","author":[{"family":"Baker","given":"Meghan A"},{"family":"Sands","given":"Kenneth E"},{"family":"Huang","given":"Susan S"},{"family":"Kleinman","given":"Ken"},{"family":"Septimus","given":"Edward J"},{"family":"Varma","given":"Neha"},{"family":"Blanchard","given":"Jackie"},{"family":"Poland","given":"Russell E"},{"family":"Coady","given":"Micaela H"},{"family":"Yokoe","given":"Deborah S"}],"issued":{"date-parts":[["2022"]]}},"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7–10</w:t>
      </w:r>
      <w:r w:rsidR="00653242">
        <w:rPr>
          <w:rFonts w:ascii="Arial" w:eastAsia="Arial" w:hAnsi="Arial" w:cs="Arial"/>
          <w:color w:val="000000"/>
        </w:rPr>
        <w:fldChar w:fldCharType="end"/>
      </w:r>
      <w:r>
        <w:rPr>
          <w:rFonts w:ascii="Arial" w:eastAsia="Arial" w:hAnsi="Arial" w:cs="Arial"/>
          <w:color w:val="000000"/>
        </w:rPr>
        <w:t xml:space="preserve"> em decorrência do distanciamento social, restrições de mobilidade e lockdowns, que tiveram consequências amplas e complexas na socie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1BuNh0ZC","properties":{"formattedCitation":"\\super 11\\nosupersub{}","plainCitation":"11","noteIndex":0},"citationItems":[{"id":2876,"uris":["http://zotero.org/users/10339151/items/KAUMDKWD"],"itemData":{"id":2876,"type":"article-journal","note":"publisher: Conselho Nacional de Secretários de Saúde","title":"A pandemia de Covid-19 no Brasil: consequências de um novo futuro para a sociedade brasileira","author":[{"family":"Odeh","given":"Muna Muhammad"},{"family":"Odeh-Moreira","given":"Jamila"}],"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1</w:t>
      </w:r>
      <w:r w:rsidR="00653242">
        <w:rPr>
          <w:rFonts w:ascii="Arial" w:eastAsia="Arial" w:hAnsi="Arial" w:cs="Arial"/>
          <w:color w:val="000000"/>
        </w:rPr>
        <w:fldChar w:fldCharType="end"/>
      </w:r>
      <w:r>
        <w:rPr>
          <w:rFonts w:ascii="Arial" w:eastAsia="Arial" w:hAnsi="Arial" w:cs="Arial"/>
          <w:color w:val="000000"/>
        </w:rPr>
        <w:t>. Essas medidas podem ter afetado os comportamentos relacionados à saúde, os padrões de atividade física e a exposição a riscos de fratura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GaM9DdZB","properties":{"formattedCitation":"\\super 12,13\\nosupersub{}","plainCitation":"12,13","noteIndex":0},"citationItems":[{"id":2893,"uris":["http://zotero.org/users/10339151/items/VDEMDFKU"],"itemData":{"id":2893,"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2,13</w:t>
      </w:r>
      <w:r w:rsidR="00653242">
        <w:rPr>
          <w:rFonts w:ascii="Arial" w:eastAsia="Arial" w:hAnsi="Arial" w:cs="Arial"/>
          <w:color w:val="000000"/>
        </w:rPr>
        <w:fldChar w:fldCharType="end"/>
      </w:r>
      <w:r>
        <w:rPr>
          <w:rFonts w:ascii="Arial" w:eastAsia="Arial" w:hAnsi="Arial" w:cs="Arial"/>
          <w:color w:val="000000"/>
        </w:rPr>
        <w:t>.</w:t>
      </w:r>
    </w:p>
    <w:p w14:paraId="2743727C" w14:textId="366F41EE"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 xml:space="preserve">As fraturas de fêmur são de um espectro epidemiológico bimodal, por </w:t>
      </w:r>
      <w:r w:rsidR="00381504">
        <w:rPr>
          <w:rFonts w:ascii="Arial" w:eastAsia="Arial" w:hAnsi="Arial" w:cs="Arial"/>
          <w:color w:val="000000"/>
        </w:rPr>
        <w:t>acometer idosos</w:t>
      </w:r>
      <w:r>
        <w:rPr>
          <w:rFonts w:ascii="Arial" w:eastAsia="Arial" w:hAnsi="Arial" w:cs="Arial"/>
          <w:color w:val="000000"/>
        </w:rPr>
        <w:t xml:space="preserve"> (baixa energia) e jovens (resultados de trauma de alta energia)</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OLTamxxB","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Outros estudos já avaliaram o impacto epidemiológico da pandemia, porém em outra faixa etária e localidade. No Brasil, já foram estudadas as fraturas de fêmur (quadril) nos pacientes idosos</w:t>
      </w:r>
      <w:r w:rsidR="0065324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YaC6AYpk","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D042C2" w:rsidRPr="00D042C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xml:space="preserve"> e os números de trauma em uma instituiçã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z5FkcOU2","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4</w:t>
      </w:r>
      <w:r w:rsidR="00D042C2">
        <w:rPr>
          <w:rFonts w:ascii="Arial" w:eastAsia="Arial" w:hAnsi="Arial" w:cs="Arial"/>
          <w:color w:val="000000"/>
        </w:rPr>
        <w:fldChar w:fldCharType="end"/>
      </w:r>
      <w:r w:rsidR="006B5B09">
        <w:rPr>
          <w:rFonts w:ascii="Arial" w:eastAsia="Arial" w:hAnsi="Arial" w:cs="Arial"/>
          <w:color w:val="000000"/>
        </w:rPr>
        <w:t>, porém, ainda há lacuna sobre as fraturas em jovens e de trauma de alta energia</w:t>
      </w:r>
      <w:r w:rsidR="00D042C2">
        <w:rPr>
          <w:rFonts w:ascii="Arial" w:eastAsia="Arial" w:hAnsi="Arial" w:cs="Arial"/>
          <w:color w:val="000000"/>
        </w:rPr>
        <w:t xml:space="preserve"> com dados em nível nacional</w:t>
      </w:r>
      <w:r w:rsidR="006B5B09">
        <w:rPr>
          <w:rFonts w:ascii="Arial" w:eastAsia="Arial" w:hAnsi="Arial" w:cs="Arial"/>
          <w:color w:val="000000"/>
        </w:rPr>
        <w:t xml:space="preserve">. </w:t>
      </w:r>
    </w:p>
    <w:p w14:paraId="618BCDF2"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O objetivo foi investigar a incidência de fraturas de fêmur (CID S72) em pacientes de 15 a 49 anos no Brasil, no período prévio (março a dezembro de 2019) e durante a pandemia de COVID-19 (março a dezembro de 2020), com base em dados do DATASUS, para avaliar o impacto do isolamento social na incidência e o perfil demográfico dos indivíduos afetados.</w:t>
      </w:r>
    </w:p>
    <w:p w14:paraId="4B68A105" w14:textId="34DE5390" w:rsidR="00A464A9" w:rsidRDefault="00C74A55" w:rsidP="007A254E">
      <w:pPr>
        <w:pStyle w:val="Ttulo1"/>
      </w:pPr>
      <w:r>
        <w:lastRenderedPageBreak/>
        <w:t xml:space="preserve">MÉTODOS  </w:t>
      </w:r>
    </w:p>
    <w:p w14:paraId="07F60A12" w14:textId="2C8ACA94" w:rsidR="00A464A9" w:rsidRPr="006B5B09" w:rsidRDefault="00000000" w:rsidP="004D05C5">
      <w:pPr>
        <w:spacing w:line="480" w:lineRule="auto"/>
        <w:rPr>
          <w:rFonts w:ascii="Arial" w:eastAsia="Arial" w:hAnsi="Arial" w:cs="Arial"/>
          <w:color w:val="70AD47"/>
        </w:rPr>
      </w:pPr>
      <w:r>
        <w:rPr>
          <w:rFonts w:ascii="Arial" w:eastAsia="Arial" w:hAnsi="Arial" w:cs="Arial"/>
          <w:color w:val="000000"/>
        </w:rPr>
        <w:t xml:space="preserve">Estudo </w:t>
      </w:r>
      <w:r w:rsidR="00795157">
        <w:rPr>
          <w:rFonts w:ascii="Arial" w:eastAsia="Arial" w:hAnsi="Arial" w:cs="Arial"/>
          <w:color w:val="000000"/>
        </w:rPr>
        <w:t>ecológic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BgIh7Opd","properties":{"formattedCitation":"\\super 15\\nosupersub{}","plainCitation":"15","noteIndex":0},"citationItems":[{"id":2896,"uris":["http://zotero.org/users/10339151/items/2CW5GMFT"],"itemData":{"id":2896,"type":"article-journal","container-title":"Environmental health perspectives","ISSN":"0091-6765","issue":"9","journalAbbreviation":"Environmental health perspectives","page":"095001","title":"Methodological considerations for epidemiological studies of air pollution and the SARS and COVID-19 coronavirus outbreaks","volume":"128","author":[{"family":"Villeneuve","given":"Paul J"},{"family":"Goldberg","given":"Mark S"}],"issued":{"date-parts":[["2020"]]}}}],"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15</w:t>
      </w:r>
      <w:r w:rsidR="00D042C2">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rPr>
        <w:t>realizado por meio do levantamento de dados secundários que foram obtidos por revisão de boletins epidemiológicos do Ministério da Saúde, disponível na plataforma eletrônica do Departamento de Informática dos Sistema Único de Saúde (DATASUS)</w:t>
      </w:r>
      <w:r w:rsidR="00D042C2">
        <w:rPr>
          <w:rFonts w:ascii="Arial" w:eastAsia="Arial" w:hAnsi="Arial" w:cs="Arial"/>
        </w:rPr>
        <w:fldChar w:fldCharType="begin"/>
      </w:r>
      <w:r w:rsidR="00D042C2">
        <w:rPr>
          <w:rFonts w:ascii="Arial" w:eastAsia="Arial" w:hAnsi="Arial" w:cs="Arial"/>
        </w:rPr>
        <w:instrText xml:space="preserve"> ADDIN ZOTERO_ITEM CSL_CITATION {"citationID":"9i0eLPLX","properties":{"formattedCitation":"\\super 16\\nosupersub{}","plainCitation":"16","noteIndex":0},"citationItems":[{"id":494,"uris":["http://zotero.org/users/10339151/items/NN49A6GA"],"itemData":{"id":494,"type":"article-journal","container-title":"Refas-Revista Fatec Zona Sul","ISSN":"2359-182X","issue":"3","page":"16-31","title":"DATASUS: o uso dos Sistemas de Informação na Saúde Pública","volume":"1","author":[{"family":"Lima","given":"Areta Cristina"},{"family":"Januário","given":"Michele Cássia"},{"family":"Lima","given":"Pedro Thiago"},{"family":"Moura","given":"Walcyr","non-dropping-particle":"de"}],"issued":{"date-parts":[["2015"]]}}}],"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6</w:t>
      </w:r>
      <w:r w:rsidR="00D042C2">
        <w:rPr>
          <w:rFonts w:ascii="Arial" w:eastAsia="Arial" w:hAnsi="Arial" w:cs="Arial"/>
        </w:rPr>
        <w:fldChar w:fldCharType="end"/>
      </w:r>
      <w:r>
        <w:rPr>
          <w:rFonts w:ascii="Arial" w:eastAsia="Arial" w:hAnsi="Arial" w:cs="Arial"/>
        </w:rPr>
        <w:t xml:space="preserve"> referente a distribuição espacial das fraturas de fêmur (</w:t>
      </w:r>
      <w:r w:rsidR="00D042C2">
        <w:rPr>
          <w:rFonts w:ascii="Arial" w:eastAsia="Arial" w:hAnsi="Arial" w:cs="Arial"/>
        </w:rPr>
        <w:t xml:space="preserve">código </w:t>
      </w:r>
      <w:r>
        <w:rPr>
          <w:rFonts w:ascii="Arial" w:eastAsia="Arial" w:hAnsi="Arial" w:cs="Arial"/>
        </w:rPr>
        <w:t xml:space="preserve">S72 </w:t>
      </w:r>
      <w:r w:rsidR="00D042C2">
        <w:rPr>
          <w:rFonts w:ascii="Arial" w:eastAsia="Arial" w:hAnsi="Arial" w:cs="Arial"/>
        </w:rPr>
        <w:t>da décima classificação internacional de doenças</w:t>
      </w:r>
      <w:r w:rsidR="00D042C2">
        <w:rPr>
          <w:rFonts w:ascii="Arial" w:eastAsia="Arial" w:hAnsi="Arial" w:cs="Arial"/>
        </w:rPr>
        <w:fldChar w:fldCharType="begin"/>
      </w:r>
      <w:r w:rsidR="00D042C2">
        <w:rPr>
          <w:rFonts w:ascii="Arial" w:eastAsia="Arial" w:hAnsi="Arial" w:cs="Arial"/>
        </w:rPr>
        <w:instrText xml:space="preserve"> ADDIN ZOTERO_ITEM CSL_CITATION {"citationID":"iGC4BluR","properties":{"formattedCitation":"\\super 17\\nosupersub{}","plainCitation":"17","noteIndex":0},"citationItems":[{"id":406,"uris":["http://zotero.org/users/10339151/items/UDZ59BGU"],"itemData":{"id":406,"type":"book","ISBN":"85-314-0193-3","publisher":"Edusp","title":"CID-10: Classificação Estatística Internacional de Doenças com disquete","author":[{"literal":"OMS"}],"issued":{"date-parts":[["1994"]]}}}],"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7</w:t>
      </w:r>
      <w:r w:rsidR="00D042C2">
        <w:rPr>
          <w:rFonts w:ascii="Arial" w:eastAsia="Arial" w:hAnsi="Arial" w:cs="Arial"/>
        </w:rPr>
        <w:fldChar w:fldCharType="end"/>
      </w:r>
      <w:r w:rsidR="00D042C2">
        <w:rPr>
          <w:rFonts w:ascii="Arial" w:eastAsia="Arial" w:hAnsi="Arial" w:cs="Arial"/>
        </w:rPr>
        <w:t xml:space="preserve"> </w:t>
      </w:r>
      <w:r>
        <w:rPr>
          <w:rFonts w:ascii="Arial" w:eastAsia="Arial" w:hAnsi="Arial" w:cs="Arial"/>
        </w:rPr>
        <w:t xml:space="preserve">– Fratura de fêmur) </w:t>
      </w:r>
      <w:r>
        <w:rPr>
          <w:rFonts w:ascii="Arial" w:eastAsia="Arial" w:hAnsi="Arial" w:cs="Arial"/>
          <w:color w:val="000000"/>
        </w:rPr>
        <w:t xml:space="preserve">nos períodos março e dezembro de 2019 </w:t>
      </w:r>
      <w:r w:rsidR="004974A0">
        <w:rPr>
          <w:rFonts w:ascii="Arial" w:eastAsia="Arial" w:hAnsi="Arial" w:cs="Arial"/>
          <w:color w:val="000000"/>
        </w:rPr>
        <w:t>e março</w:t>
      </w:r>
      <w:r>
        <w:rPr>
          <w:rFonts w:ascii="Arial" w:eastAsia="Arial" w:hAnsi="Arial" w:cs="Arial"/>
          <w:color w:val="000000"/>
        </w:rPr>
        <w:t xml:space="preserve"> e dezembro de 2020, datas que correspondem ao período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COVID-19, respectivamente.</w:t>
      </w:r>
    </w:p>
    <w:p w14:paraId="04ED126F" w14:textId="77777777" w:rsidR="00A464A9" w:rsidRDefault="00000000" w:rsidP="004D05C5">
      <w:pPr>
        <w:spacing w:line="480" w:lineRule="auto"/>
        <w:rPr>
          <w:rFonts w:ascii="Arial" w:eastAsia="Arial" w:hAnsi="Arial" w:cs="Arial"/>
        </w:rPr>
      </w:pPr>
      <w:r>
        <w:rPr>
          <w:rFonts w:ascii="Arial" w:eastAsia="Arial" w:hAnsi="Arial" w:cs="Arial"/>
        </w:rPr>
        <w:t>Os dados foram extraídos segundo gêneros (masculino e feminino), faixas etárias (15 a 19 anos; 20 a 24 anos; 25 a 29 anos; 30 a 34 anos; 35 a 39 anos; 40 a 44 anos e; 45 a 49 anos), regiões administrativas (Norte, Nordeste, Sudeste, Sul e Centro-Oeste) e tipos de internação (Eletiva, Urgência, Acidentes e outros tipos). Os tipos de internação que correspondem aos acidentes no trajeto para o trabalho, no local de trabalho ou a serviço da empresa e outros tipos de acidentes de trânsito foram agrupados como acidentes.</w:t>
      </w:r>
    </w:p>
    <w:p w14:paraId="15E8E127" w14:textId="77777777" w:rsidR="00A464A9" w:rsidRDefault="00000000" w:rsidP="004D05C5">
      <w:pPr>
        <w:spacing w:line="480" w:lineRule="auto"/>
        <w:rPr>
          <w:rFonts w:ascii="Arial" w:eastAsia="Arial" w:hAnsi="Arial" w:cs="Arial"/>
        </w:rPr>
      </w:pPr>
      <w:r>
        <w:rPr>
          <w:rFonts w:ascii="Arial" w:eastAsia="Arial" w:hAnsi="Arial" w:cs="Arial"/>
        </w:rPr>
        <w:t>A inclusão dos casos avaliados neste estudo teve como critérios de escolha apenas os que foram registrados durante o período delimitado e notificados no Sistema de Informações Hospitalares (SIH). Em seguida, os dados foram organizados e tabulados utilizando-se o programa Microsoft Excel 2016, de acordo com as informações obtidas.</w:t>
      </w:r>
    </w:p>
    <w:p w14:paraId="22124AD2" w14:textId="26BE52DF" w:rsidR="00A464A9" w:rsidRDefault="00000000" w:rsidP="004D05C5">
      <w:pPr>
        <w:spacing w:line="480" w:lineRule="auto"/>
        <w:rPr>
          <w:rFonts w:ascii="Arial" w:eastAsia="Arial" w:hAnsi="Arial" w:cs="Arial"/>
        </w:rPr>
      </w:pPr>
      <w:r>
        <w:rPr>
          <w:rFonts w:ascii="Arial" w:eastAsia="Arial" w:hAnsi="Arial" w:cs="Arial"/>
        </w:rPr>
        <w:t xml:space="preserve">A incidência de fraturas de fêmur foi calculada para cada 100 mil habitantes pela relação entre o número de casos notificados e a população média no período. A variação estimada entre os períodos foi calculada pelo percentual da diferença entre o número de casos nos períodos </w:t>
      </w:r>
      <w:proofErr w:type="spellStart"/>
      <w:r>
        <w:rPr>
          <w:rFonts w:ascii="Arial" w:eastAsia="Arial" w:hAnsi="Arial" w:cs="Arial"/>
        </w:rPr>
        <w:t>pré</w:t>
      </w:r>
      <w:proofErr w:type="spellEnd"/>
      <w:r>
        <w:rPr>
          <w:rFonts w:ascii="Arial" w:eastAsia="Arial" w:hAnsi="Arial" w:cs="Arial"/>
        </w:rPr>
        <w:t xml:space="preserve"> e durante a pandemia. Ainda, a diferença da </w:t>
      </w:r>
      <w:r>
        <w:rPr>
          <w:rFonts w:ascii="Arial" w:eastAsia="Arial" w:hAnsi="Arial" w:cs="Arial"/>
        </w:rPr>
        <w:lastRenderedPageBreak/>
        <w:t xml:space="preserve">incidência de fraturas entre os períodos foi estimada pela diferença bruta das taxas. Os dados foram analisados no software </w:t>
      </w:r>
      <w:proofErr w:type="spellStart"/>
      <w:r>
        <w:rPr>
          <w:rFonts w:ascii="Arial" w:eastAsia="Arial" w:hAnsi="Arial" w:cs="Arial"/>
        </w:rPr>
        <w:t>Stata</w:t>
      </w:r>
      <w:proofErr w:type="spellEnd"/>
      <w:r>
        <w:rPr>
          <w:rFonts w:ascii="Arial" w:eastAsia="Arial" w:hAnsi="Arial" w:cs="Arial"/>
        </w:rPr>
        <w:t xml:space="preserve"> (</w:t>
      </w:r>
      <w:proofErr w:type="spellStart"/>
      <w:r>
        <w:rPr>
          <w:rFonts w:ascii="Arial" w:eastAsia="Arial" w:hAnsi="Arial" w:cs="Arial"/>
        </w:rPr>
        <w:t>StataCorp</w:t>
      </w:r>
      <w:proofErr w:type="spellEnd"/>
      <w:r>
        <w:rPr>
          <w:rFonts w:ascii="Arial" w:eastAsia="Arial" w:hAnsi="Arial" w:cs="Arial"/>
        </w:rPr>
        <w:t>. LC) versão 11.0.</w:t>
      </w:r>
    </w:p>
    <w:p w14:paraId="439E26B0" w14:textId="64E3D434" w:rsidR="00712613" w:rsidRDefault="00712613" w:rsidP="00712613">
      <w:pPr>
        <w:spacing w:line="480" w:lineRule="auto"/>
        <w:rPr>
          <w:rFonts w:ascii="Arial" w:eastAsia="Arial" w:hAnsi="Arial" w:cs="Arial"/>
        </w:rPr>
      </w:pPr>
      <w:r>
        <w:rPr>
          <w:rFonts w:ascii="Arial" w:eastAsia="Arial" w:hAnsi="Arial" w:cs="Arial"/>
        </w:rPr>
        <w:t>Por serem dados secundários extraídos de fonte pública, esse tipo de estudos de acordo com a legislação ética vigente, não precisa ser submetido e apreciado por um Comitê de Ética em Pesquisa, de acordo com a resolução número 510 de 2016</w:t>
      </w:r>
      <w:r>
        <w:rPr>
          <w:rFonts w:ascii="Arial" w:eastAsia="Arial" w:hAnsi="Arial" w:cs="Arial"/>
        </w:rPr>
        <w:fldChar w:fldCharType="begin"/>
      </w:r>
      <w:r w:rsidR="00D042C2">
        <w:rPr>
          <w:rFonts w:ascii="Arial" w:eastAsia="Arial" w:hAnsi="Arial" w:cs="Arial"/>
        </w:rPr>
        <w:instrText xml:space="preserve"> ADDIN ZOTERO_ITEM CSL_CITATION {"citationID":"ur24qe7e","properties":{"formattedCitation":"\\super 18\\nosupersub{}","plainCitation":"18","noteIndex":0},"citationItems":[{"id":2825,"uris":["http://zotero.org/users/10339151/items/68M7X2ZS"],"itemData":{"id":2825,"type":"article-journal","abstract":"Resumo A Resolucao no 510/2016 do Conselho Nacional de Saude determina diretrizes eticas especificas para as ciencias humanas e sociais (CHS) e e resultado de anos de trabalho de pessoas e instituicoes que ha muito apontavam a inadequacao de uma unica orientacao de cunho biomedico para pesquisas em diferentes areas. Discutem-se aqui as principais diferencas entre a pesquisa em CHS e a pesquisa biomedica. A disputa pelo poder de definir o que e ciencia caracteriza o campo cientifico, no qual nao cabe a interferencia do sistema de Comites de Etica em Pesquisa/Comissao Nacional de Etica em Pesquisa, cuja missao e a protecao do participante de pesquisa. Comentam-se seis mudancas que a Resolucao no 510/2016 traz. Observa-se que as normas brasileiras sobre etica em pesquisa ainda sao restritas. No âmbito internacional, varios codigos de etica sao mais abrangentes. A Noruega dispoe de diretrizes especificas para as ciencias sociais, humanas, juridicas e teologicas, que contemplam o valor e a funcao social da pesquisa; os interesses da sociedade; a necessidade da liberdade para investigar; o papel e os interesses dos gestores academicos; os principios e os interesses dentro das comunidades cientificas, inclusive em suas relacoes com os estudantes; a responsabilidade das agencias de financiamento; as consequencias dos resultados das pesquisas; e a popularizacao da ciencia.","container-title":"Saude E Sociedade","DOI":"10.1590/s0104-12902019190232","issue":"4","note":"DOI: 10.1590/s0104-12902019190232\nMAG ID: 2995300257\nS2ID: 84b2869d7777c8443c2bce5b405287bdec67c2bc","page":"299-310","title":"A aprovação da Resolução CNS nº 510/2016 é um avanço para a ciência brasileira","volume":"28","author":[{"family":"Guerriero","given":"Iara Coelho Zito"},{"family":"Souza Minayo","given":"Maria Cecília","non-dropping-particle":"de"}],"issued":{"date-parts":[["2019",8,20]]}}}],"schema":"https://github.com/citation-style-language/schema/raw/master/csl-citation.json"} </w:instrText>
      </w:r>
      <w:r>
        <w:rPr>
          <w:rFonts w:ascii="Arial" w:eastAsia="Arial" w:hAnsi="Arial" w:cs="Arial"/>
        </w:rPr>
        <w:fldChar w:fldCharType="separate"/>
      </w:r>
      <w:r w:rsidR="00D042C2" w:rsidRPr="00D042C2">
        <w:rPr>
          <w:rFonts w:ascii="Arial" w:hAnsi="Arial" w:cs="Arial"/>
          <w:vertAlign w:val="superscript"/>
        </w:rPr>
        <w:t>18</w:t>
      </w:r>
      <w:r>
        <w:rPr>
          <w:rFonts w:ascii="Arial" w:eastAsia="Arial" w:hAnsi="Arial" w:cs="Arial"/>
        </w:rPr>
        <w:fldChar w:fldCharType="end"/>
      </w:r>
      <w:r>
        <w:rPr>
          <w:rFonts w:ascii="Arial" w:eastAsia="Arial" w:hAnsi="Arial" w:cs="Arial"/>
        </w:rPr>
        <w:t>.</w:t>
      </w:r>
    </w:p>
    <w:p w14:paraId="32CD0FDD"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7FE66640" w14:textId="03DE3B9A" w:rsidR="00A464A9" w:rsidRPr="00712613" w:rsidRDefault="00C74A55" w:rsidP="007A254E">
      <w:pPr>
        <w:pStyle w:val="Ttulo1"/>
      </w:pPr>
      <w:r w:rsidRPr="00712613">
        <w:t>RESULTADOS</w:t>
      </w:r>
    </w:p>
    <w:p w14:paraId="037CA9A6" w14:textId="77777777" w:rsidR="00252F5F"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Foram analisados 53110 casos de internações em decorrência de fratura de fêmur ocorridas no SU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tendo como perfil dos casos indivíduos do gênero masculino, entre 20 e 24 anos, na região Sudeste e internadas como urgências. Entre 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pandemia, esse perfil se manteve, com destaque apenas para mudança na segunda principal causa de internação que era a eletiva no período </w:t>
      </w:r>
      <w:proofErr w:type="spellStart"/>
      <w:r>
        <w:rPr>
          <w:rFonts w:ascii="Arial" w:eastAsia="Arial" w:hAnsi="Arial" w:cs="Arial"/>
          <w:color w:val="000000"/>
        </w:rPr>
        <w:t>pré</w:t>
      </w:r>
      <w:proofErr w:type="spellEnd"/>
      <w:r>
        <w:rPr>
          <w:rFonts w:ascii="Arial" w:eastAsia="Arial" w:hAnsi="Arial" w:cs="Arial"/>
          <w:color w:val="000000"/>
        </w:rPr>
        <w:t>-pandemia e passou a ser internação por acidentes no período pandêmico (tabela 1).</w:t>
      </w:r>
    </w:p>
    <w:p w14:paraId="6BD4662E"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Tabela 1.</w:t>
      </w:r>
      <w:r>
        <w:rPr>
          <w:rFonts w:ascii="Arial" w:eastAsia="Arial" w:hAnsi="Arial" w:cs="Arial"/>
          <w:color w:val="000000"/>
        </w:rPr>
        <w:t xml:space="preserve"> Mudanças no perfil das internações por fraturas de fêmur em adultos jovens ocorrida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pandemia.</w:t>
      </w:r>
    </w:p>
    <w:tbl>
      <w:tblPr>
        <w:tblStyle w:val="a"/>
        <w:tblW w:w="878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2126"/>
        <w:gridCol w:w="1611"/>
        <w:gridCol w:w="1848"/>
        <w:gridCol w:w="1644"/>
        <w:gridCol w:w="1559"/>
      </w:tblGrid>
      <w:tr w:rsidR="00A464A9" w14:paraId="0E825EA1" w14:textId="77777777">
        <w:trPr>
          <w:trHeight w:val="20"/>
        </w:trPr>
        <w:tc>
          <w:tcPr>
            <w:tcW w:w="21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E60D5EA"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b/>
                <w:color w:val="000000"/>
              </w:rPr>
              <w:t>Variáveis</w:t>
            </w:r>
          </w:p>
        </w:tc>
        <w:tc>
          <w:tcPr>
            <w:tcW w:w="161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3FB5EB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Geral</w:t>
            </w:r>
          </w:p>
        </w:tc>
        <w:tc>
          <w:tcPr>
            <w:tcW w:w="184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D6DF4E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roofErr w:type="spellStart"/>
            <w:r>
              <w:rPr>
                <w:rFonts w:ascii="Arial" w:eastAsia="Arial" w:hAnsi="Arial" w:cs="Arial"/>
                <w:b/>
                <w:color w:val="000000"/>
              </w:rPr>
              <w:t>Pré</w:t>
            </w:r>
            <w:proofErr w:type="spellEnd"/>
            <w:r>
              <w:rPr>
                <w:rFonts w:ascii="Arial" w:eastAsia="Arial" w:hAnsi="Arial" w:cs="Arial"/>
                <w:b/>
                <w:color w:val="000000"/>
              </w:rPr>
              <w:t>-pandemia COVID-19</w:t>
            </w:r>
          </w:p>
        </w:tc>
        <w:tc>
          <w:tcPr>
            <w:tcW w:w="16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E598B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Durante pandemia COVID-19</w:t>
            </w:r>
          </w:p>
        </w:tc>
        <w:tc>
          <w:tcPr>
            <w:tcW w:w="15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C56F1A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Variação (%)</w:t>
            </w:r>
          </w:p>
        </w:tc>
      </w:tr>
      <w:tr w:rsidR="00A464A9" w14:paraId="7E214541" w14:textId="77777777">
        <w:trPr>
          <w:trHeight w:val="20"/>
        </w:trPr>
        <w:tc>
          <w:tcPr>
            <w:tcW w:w="212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A7505BA" w14:textId="77777777" w:rsidR="00A464A9" w:rsidRDefault="00A464A9" w:rsidP="004D05C5">
            <w:pPr>
              <w:spacing w:after="0" w:line="480" w:lineRule="auto"/>
              <w:rPr>
                <w:rFonts w:ascii="Arial" w:eastAsia="Arial" w:hAnsi="Arial" w:cs="Arial"/>
              </w:rPr>
            </w:pPr>
          </w:p>
        </w:tc>
        <w:tc>
          <w:tcPr>
            <w:tcW w:w="5103"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669961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N (%)</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BB01BA5" w14:textId="77777777" w:rsidR="00A464A9" w:rsidRDefault="00A464A9" w:rsidP="004D05C5">
            <w:pPr>
              <w:spacing w:after="0" w:line="480" w:lineRule="auto"/>
              <w:rPr>
                <w:rFonts w:ascii="Arial" w:eastAsia="Arial" w:hAnsi="Arial" w:cs="Arial"/>
              </w:rPr>
            </w:pPr>
          </w:p>
        </w:tc>
      </w:tr>
      <w:tr w:rsidR="00A464A9" w14:paraId="615070E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D6AD74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Geral</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66D1CAF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3110 (100)</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1964F99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364 (100)</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1C8F49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746 (100)</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55C4F0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51764F6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6608DC1B"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lastRenderedPageBreak/>
              <w:t>Gêner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CF0F7DC"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43619D05"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D1AA73"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1084CB42" w14:textId="77777777" w:rsidR="00A464A9" w:rsidRDefault="00A464A9" w:rsidP="004D05C5">
            <w:pPr>
              <w:spacing w:after="0" w:line="480" w:lineRule="auto"/>
              <w:rPr>
                <w:rFonts w:ascii="Arial" w:eastAsia="Arial" w:hAnsi="Arial" w:cs="Arial"/>
              </w:rPr>
            </w:pPr>
          </w:p>
        </w:tc>
      </w:tr>
      <w:tr w:rsidR="00A464A9" w14:paraId="4BD1FED6"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2D13DF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Masculin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043303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128 (81,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5C9E18C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98 (81,1)</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382A7A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730 (81,2)</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0B85CE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204CBC1E"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22A328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Feminin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7E2511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9982 (18,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004EDC7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966 (18,9)</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6C6BAE2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016 (18,7)</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A04AC2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04F97E94"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3AD9990D"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Faixa Etári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8D14C82"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070E754"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26673BA9"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1689A6F" w14:textId="77777777" w:rsidR="00A464A9" w:rsidRDefault="00A464A9" w:rsidP="004D05C5">
            <w:pPr>
              <w:spacing w:after="0" w:line="480" w:lineRule="auto"/>
              <w:rPr>
                <w:rFonts w:ascii="Arial" w:eastAsia="Arial" w:hAnsi="Arial" w:cs="Arial"/>
              </w:rPr>
            </w:pPr>
          </w:p>
        </w:tc>
      </w:tr>
      <w:tr w:rsidR="00A464A9" w14:paraId="50434C2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7279969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15 a 1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D93A3E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733 (14,5)</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403CED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24 (14,5)</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12262C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909 (14,6)</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1F35066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599F3EB3"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0CE268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0 a 2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A84EC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1552 (21,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6E1E97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662 (21,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3C5C87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890 (22,0)</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5A8D92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6</w:t>
            </w:r>
          </w:p>
        </w:tc>
      </w:tr>
      <w:tr w:rsidR="00A464A9" w14:paraId="50EA8264"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D35463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5 a 2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FD2DEF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8444 (15,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7C01AF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27 (15,6)</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FD77E4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17 (16,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913352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5</w:t>
            </w:r>
          </w:p>
        </w:tc>
      </w:tr>
      <w:tr w:rsidR="00A464A9" w14:paraId="316C3B4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F9907C6"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0 a 3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CCC21C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164 (13,4)</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E38A9E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556 (13,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EDA0DB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608 (13,4)</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E4D957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0</w:t>
            </w:r>
          </w:p>
        </w:tc>
      </w:tr>
      <w:tr w:rsidR="00A464A9" w14:paraId="1B8D9CD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02B7B4C"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5 a 3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25DE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489 (12,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ACD81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49 (12,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28FCECD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40 (12,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A167B8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6B07789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2C6EA27"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0 a 4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411B24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931 (11,1)</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5F1655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58 (11,2)</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8CAD8F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73 (11,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8F21B2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7C1737BA"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18A9E3C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5 a 4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894995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797 (10,9)</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07CC94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88 (11,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E7AF40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09 (10,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DF0DB3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8</w:t>
            </w:r>
          </w:p>
        </w:tc>
      </w:tr>
      <w:tr w:rsidR="00A464A9" w14:paraId="0B719D7A"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1C1DDD9"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Regiã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25688A4D"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68E75DA"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4C09C9"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A20127B"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073809F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0B30BE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FDCEB8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411 (10,1)</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94338A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69 (9,7)</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E176D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42 (10,6)</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E99394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9</w:t>
            </w:r>
          </w:p>
        </w:tc>
      </w:tr>
      <w:tr w:rsidR="00A464A9" w14:paraId="2EE018F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0BE38EE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d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3EE91B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333 (28,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258996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425 (28,1)</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7C01FDA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908 (29,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36CC57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537EC62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662A47C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d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F1119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143 (52,9)</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4E1D6BF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084 (53,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9C5050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059 (52,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65FC7B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9</w:t>
            </w:r>
          </w:p>
        </w:tc>
      </w:tr>
      <w:tr w:rsidR="00A464A9" w14:paraId="454718D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1857374"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l</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7AB117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065 (22,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8C8EF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28 (22,8)</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FA807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37 (22,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3C41D9A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4559DEF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3907C5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Centro-O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68FE209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060 (13,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8343F2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616 (13,7)</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767AB4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444 (12,8)</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F21F8F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8</w:t>
            </w:r>
          </w:p>
        </w:tc>
      </w:tr>
      <w:tr w:rsidR="00A464A9" w14:paraId="549AA2BB" w14:textId="77777777">
        <w:trPr>
          <w:trHeight w:val="20"/>
        </w:trPr>
        <w:tc>
          <w:tcPr>
            <w:tcW w:w="3738" w:type="dxa"/>
            <w:gridSpan w:val="2"/>
            <w:tcBorders>
              <w:top w:val="nil"/>
              <w:left w:val="nil"/>
              <w:bottom w:val="nil"/>
              <w:right w:val="nil"/>
            </w:tcBorders>
            <w:shd w:val="clear" w:color="auto" w:fill="auto"/>
            <w:tcMar>
              <w:top w:w="80" w:type="dxa"/>
              <w:left w:w="80" w:type="dxa"/>
              <w:bottom w:w="80" w:type="dxa"/>
              <w:right w:w="80" w:type="dxa"/>
            </w:tcMar>
            <w:vAlign w:val="center"/>
          </w:tcPr>
          <w:p w14:paraId="23CBC0DD"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Tipo de internação</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5AB29FEC"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1ADFF12"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B1F2350"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797B7AED"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B61C4A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lastRenderedPageBreak/>
              <w:t>Eletiv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0C17FD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26 (7,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1A52917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10 (8,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6CA3F9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16 (7,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9B5AB5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w:t>
            </w:r>
          </w:p>
        </w:tc>
      </w:tr>
      <w:tr w:rsidR="00A464A9" w14:paraId="3FA58C7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1127D122"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Urgênci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8EC2B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312 (81,5)</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2D0DD9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07 (80,8)</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1D2C8E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005 (82,2)</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E71D28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3AA0369F"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D0B57EC"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Acidente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738E1A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51 (7,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C34E91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14 (7,6)</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4DE8D5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7 (7,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8E0296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6AD1D819" w14:textId="77777777">
        <w:trPr>
          <w:trHeight w:val="20"/>
        </w:trPr>
        <w:tc>
          <w:tcPr>
            <w:tcW w:w="212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F5C3712"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 xml:space="preserve">Outros tipos </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FB9880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21 (2,8)</w:t>
            </w:r>
          </w:p>
        </w:tc>
        <w:tc>
          <w:tcPr>
            <w:tcW w:w="184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BA544C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833 (3,1)</w:t>
            </w:r>
          </w:p>
        </w:tc>
        <w:tc>
          <w:tcPr>
            <w:tcW w:w="164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E4B2E2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88 (2,5)</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5355A3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6</w:t>
            </w:r>
          </w:p>
        </w:tc>
      </w:tr>
    </w:tbl>
    <w:p w14:paraId="0F5C302B" w14:textId="77777777" w:rsidR="00A464A9" w:rsidRDefault="00A464A9" w:rsidP="004D05C5">
      <w:pPr>
        <w:widowControl w:val="0"/>
        <w:pBdr>
          <w:top w:val="nil"/>
          <w:left w:val="nil"/>
          <w:bottom w:val="nil"/>
          <w:right w:val="nil"/>
          <w:between w:val="nil"/>
        </w:pBdr>
        <w:spacing w:before="0" w:line="480" w:lineRule="auto"/>
        <w:ind w:firstLine="0"/>
        <w:rPr>
          <w:rFonts w:ascii="Arial" w:eastAsia="Arial" w:hAnsi="Arial" w:cs="Arial"/>
          <w:color w:val="000000"/>
        </w:rPr>
      </w:pPr>
    </w:p>
    <w:p w14:paraId="5EB0A97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5B62AE09" w14:textId="6C745335" w:rsidR="00252F5F" w:rsidRDefault="00000000" w:rsidP="004974A0">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No que diz respeito a sazonalidade, as internações por fraturas de fêmur em adultos jovens brasileiros parece</w:t>
      </w:r>
      <w:r w:rsidR="00ED1688">
        <w:rPr>
          <w:rFonts w:ascii="Arial" w:eastAsia="Arial" w:hAnsi="Arial" w:cs="Arial"/>
          <w:color w:val="000000"/>
        </w:rPr>
        <w:t>m</w:t>
      </w:r>
      <w:r>
        <w:rPr>
          <w:rFonts w:ascii="Arial" w:eastAsia="Arial" w:hAnsi="Arial" w:cs="Arial"/>
          <w:color w:val="000000"/>
        </w:rPr>
        <w:t xml:space="preserve"> ter sido menor</w:t>
      </w:r>
      <w:r w:rsidR="00ED1688">
        <w:rPr>
          <w:rFonts w:ascii="Arial" w:eastAsia="Arial" w:hAnsi="Arial" w:cs="Arial"/>
          <w:color w:val="000000"/>
        </w:rPr>
        <w:t>es</w:t>
      </w:r>
      <w:r>
        <w:rPr>
          <w:rFonts w:ascii="Arial" w:eastAsia="Arial" w:hAnsi="Arial" w:cs="Arial"/>
          <w:color w:val="000000"/>
        </w:rPr>
        <w:t xml:space="preserve"> no período de janeiro até junho de quando ocorreu a pandemia do que no período anterior a pandemia até o mês de junho, oposto do que ocorreu entre agosto e novembro (números maiores durante a pandemia) (figura 1).</w:t>
      </w:r>
    </w:p>
    <w:p w14:paraId="45A91BFA" w14:textId="16B4FBCD" w:rsidR="004974A0" w:rsidRPr="004974A0" w:rsidRDefault="0059009B" w:rsidP="004974A0">
      <w:pPr>
        <w:pBdr>
          <w:top w:val="nil"/>
          <w:left w:val="nil"/>
          <w:bottom w:val="nil"/>
          <w:right w:val="nil"/>
          <w:between w:val="nil"/>
        </w:pBdr>
        <w:spacing w:before="0" w:line="480" w:lineRule="auto"/>
        <w:rPr>
          <w:rFonts w:ascii="Arial" w:eastAsia="Arial" w:hAnsi="Arial" w:cs="Arial"/>
          <w:b/>
          <w:bCs/>
          <w:color w:val="000000"/>
        </w:rPr>
      </w:pPr>
      <w:r>
        <w:rPr>
          <w:rFonts w:ascii="Arial" w:eastAsia="Arial" w:hAnsi="Arial" w:cs="Arial"/>
          <w:b/>
          <w:bCs/>
          <w:noProof/>
          <w:color w:val="000000"/>
        </w:rPr>
        <w:drawing>
          <wp:inline distT="0" distB="0" distL="0" distR="0" wp14:anchorId="2E5B679B" wp14:editId="401F9572">
            <wp:extent cx="5219700" cy="2865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19700" cy="2865120"/>
                    </a:xfrm>
                    <a:prstGeom prst="rect">
                      <a:avLst/>
                    </a:prstGeom>
                    <a:noFill/>
                    <a:ln>
                      <a:noFill/>
                    </a:ln>
                  </pic:spPr>
                </pic:pic>
              </a:graphicData>
            </a:graphic>
          </wp:inline>
        </w:drawing>
      </w:r>
    </w:p>
    <w:p w14:paraId="0CFFEB7A" w14:textId="7351C413"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Figura 1.</w:t>
      </w:r>
      <w:r>
        <w:rPr>
          <w:rFonts w:ascii="Arial" w:eastAsia="Arial" w:hAnsi="Arial" w:cs="Arial"/>
          <w:color w:val="000000"/>
        </w:rPr>
        <w:t xml:space="preserve"> Número de internações por fraturas de fêmur ocorridas em adultos joven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da COVID-19.</w:t>
      </w:r>
    </w:p>
    <w:p w14:paraId="22DBFC8C" w14:textId="77777777" w:rsidR="004974A0" w:rsidRDefault="004974A0" w:rsidP="004D05C5">
      <w:pPr>
        <w:pBdr>
          <w:top w:val="nil"/>
          <w:left w:val="nil"/>
          <w:bottom w:val="nil"/>
          <w:right w:val="nil"/>
          <w:between w:val="nil"/>
        </w:pBdr>
        <w:spacing w:before="0" w:line="480" w:lineRule="auto"/>
        <w:ind w:firstLine="0"/>
        <w:rPr>
          <w:rFonts w:ascii="Arial" w:eastAsia="Arial" w:hAnsi="Arial" w:cs="Arial"/>
          <w:color w:val="000000"/>
        </w:rPr>
      </w:pPr>
    </w:p>
    <w:p w14:paraId="50F96FB3" w14:textId="481F3595"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lastRenderedPageBreak/>
        <w:t xml:space="preserve">O reflexo da pandemia da COVID-19 sobre as internações por fraturas de fêmur resultou em aumento de 2/100 mil casos em adultos jovens brasileiros. Ainda, a pandemia parece ter influenciado no aumento da incidência em homens, em indivíduos mais jovens (até 34 anos), nas regiões Norte e Nordeste e   do tipo de internação como urgência. Por outro lado, a incidência reduziu em indivíduos mais velhos (35 a 49 anos), em residentes na região Centro-Oeste e do tipo eletiva e outros tipos de internações, como por exemplo, por outras lesões (tabela </w:t>
      </w:r>
      <w:r w:rsidR="00406078">
        <w:rPr>
          <w:rFonts w:ascii="Arial" w:eastAsia="Arial" w:hAnsi="Arial" w:cs="Arial"/>
          <w:color w:val="000000"/>
        </w:rPr>
        <w:t>2</w:t>
      </w:r>
      <w:r>
        <w:rPr>
          <w:rFonts w:ascii="Arial" w:eastAsia="Arial" w:hAnsi="Arial" w:cs="Arial"/>
          <w:color w:val="000000"/>
        </w:rPr>
        <w:t>).</w:t>
      </w:r>
    </w:p>
    <w:p w14:paraId="0C3F11B4"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6A96DA8A" w14:textId="65B06D1C"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 xml:space="preserve">Tabela </w:t>
      </w:r>
      <w:r w:rsidR="00406078">
        <w:rPr>
          <w:rFonts w:ascii="Arial" w:eastAsia="Arial" w:hAnsi="Arial" w:cs="Arial"/>
          <w:b/>
          <w:color w:val="000000"/>
        </w:rPr>
        <w:t>2</w:t>
      </w:r>
      <w:r>
        <w:rPr>
          <w:rFonts w:ascii="Arial" w:eastAsia="Arial" w:hAnsi="Arial" w:cs="Arial"/>
          <w:b/>
          <w:color w:val="000000"/>
        </w:rPr>
        <w:t>.</w:t>
      </w:r>
      <w:r>
        <w:rPr>
          <w:rFonts w:ascii="Arial" w:eastAsia="Arial" w:hAnsi="Arial" w:cs="Arial"/>
          <w:color w:val="000000"/>
        </w:rPr>
        <w:t xml:space="preserve"> Taxa de internações por fratura de fêmur em adultos jovens brasileiros, segundo gênero, faixa etária, região e tipo de internação entre 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da COVID-19.</w:t>
      </w:r>
    </w:p>
    <w:p w14:paraId="384ACA28"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tbl>
      <w:tblPr>
        <w:tblStyle w:val="a0"/>
        <w:tblW w:w="850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3395"/>
        <w:gridCol w:w="1221"/>
        <w:gridCol w:w="1541"/>
        <w:gridCol w:w="2347"/>
      </w:tblGrid>
      <w:tr w:rsidR="00A464A9" w14:paraId="0D8C1144" w14:textId="77777777">
        <w:trPr>
          <w:trHeight w:val="300"/>
        </w:trPr>
        <w:tc>
          <w:tcPr>
            <w:tcW w:w="3395" w:type="dxa"/>
            <w:vMerge w:val="restar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83A3B32" w14:textId="77777777" w:rsidR="00A464A9" w:rsidRDefault="00000000" w:rsidP="00207285">
            <w:pPr>
              <w:pBdr>
                <w:top w:val="nil"/>
                <w:left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Variáveis</w:t>
            </w:r>
          </w:p>
        </w:tc>
        <w:tc>
          <w:tcPr>
            <w:tcW w:w="5109"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CFDBEC2"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b/>
                <w:color w:val="000000"/>
              </w:rPr>
              <w:t>Taxa de internações por fratura de fêmur</w:t>
            </w:r>
          </w:p>
        </w:tc>
      </w:tr>
      <w:tr w:rsidR="00A464A9" w14:paraId="3EE6B65A" w14:textId="77777777">
        <w:trPr>
          <w:trHeight w:val="300"/>
        </w:trPr>
        <w:tc>
          <w:tcPr>
            <w:tcW w:w="3395" w:type="dxa"/>
            <w:vMerge/>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17F09AF" w14:textId="77777777" w:rsidR="00A464A9" w:rsidRDefault="00A464A9" w:rsidP="004D05C5">
            <w:pPr>
              <w:widowControl w:val="0"/>
              <w:pBdr>
                <w:top w:val="nil"/>
                <w:left w:val="nil"/>
                <w:bottom w:val="nil"/>
                <w:right w:val="nil"/>
                <w:between w:val="nil"/>
              </w:pBdr>
              <w:spacing w:before="0" w:after="0" w:line="480" w:lineRule="auto"/>
              <w:ind w:firstLine="0"/>
              <w:jc w:val="left"/>
              <w:rPr>
                <w:rFonts w:ascii="Arial" w:eastAsia="Arial" w:hAnsi="Arial" w:cs="Arial"/>
                <w:color w:val="000000"/>
              </w:rPr>
            </w:pPr>
          </w:p>
        </w:tc>
        <w:tc>
          <w:tcPr>
            <w:tcW w:w="12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1A3705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roofErr w:type="spellStart"/>
            <w:r>
              <w:rPr>
                <w:rFonts w:ascii="Arial" w:eastAsia="Arial" w:hAnsi="Arial" w:cs="Arial"/>
                <w:color w:val="000000"/>
              </w:rPr>
              <w:t>Pré</w:t>
            </w:r>
            <w:proofErr w:type="spellEnd"/>
          </w:p>
        </w:tc>
        <w:tc>
          <w:tcPr>
            <w:tcW w:w="154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18A2E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Durante</w:t>
            </w:r>
          </w:p>
        </w:tc>
        <w:tc>
          <w:tcPr>
            <w:tcW w:w="23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A2F2D3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Variação</w:t>
            </w:r>
          </w:p>
        </w:tc>
      </w:tr>
      <w:tr w:rsidR="00A464A9" w14:paraId="46FB2898" w14:textId="77777777">
        <w:trPr>
          <w:trHeight w:val="295"/>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3EE81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Geral</w:t>
            </w:r>
          </w:p>
        </w:tc>
        <w:tc>
          <w:tcPr>
            <w:tcW w:w="122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FFC06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63</w:t>
            </w:r>
          </w:p>
        </w:tc>
        <w:tc>
          <w:tcPr>
            <w:tcW w:w="154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28A3B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65</w:t>
            </w:r>
          </w:p>
        </w:tc>
        <w:tc>
          <w:tcPr>
            <w:tcW w:w="234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C279E9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w:t>
            </w:r>
          </w:p>
        </w:tc>
      </w:tr>
      <w:tr w:rsidR="00A464A9" w14:paraId="28533B69"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C513C3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Gêner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4380D504"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4078C0A9"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7383F4CC"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4A729A13"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C1AE405"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Masculin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4EAA421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74B782D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70,3</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F235B4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3</w:t>
            </w:r>
          </w:p>
        </w:tc>
      </w:tr>
      <w:tr w:rsidR="00A464A9" w14:paraId="6051F28A"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98DA37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Feminin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9C500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9</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55C023E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1,4</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72E8FD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5</w:t>
            </w:r>
          </w:p>
        </w:tc>
      </w:tr>
      <w:tr w:rsidR="00A464A9" w14:paraId="212A015F"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42D28F7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Faixa Etária</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2D7BC2D"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495AD74C"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D026D5B"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44478692"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63834DA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15 a 1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F47366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9FF818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7</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A19365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0</w:t>
            </w:r>
          </w:p>
        </w:tc>
      </w:tr>
      <w:tr w:rsidR="00A464A9" w14:paraId="5F4A5FFD"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07026164"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lastRenderedPageBreak/>
              <w:t>20 a 2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15EDE5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F84A57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4,1</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0ECCBBB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w:t>
            </w:r>
          </w:p>
        </w:tc>
      </w:tr>
      <w:tr w:rsidR="00A464A9" w14:paraId="71CB3908"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435162CF"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5 a 2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44884F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0D2151B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4</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5249BC5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w:t>
            </w:r>
          </w:p>
        </w:tc>
      </w:tr>
      <w:tr w:rsidR="00A464A9" w14:paraId="588A6DB7"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C57E98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0 a 3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3A6E98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5A128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9</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B856BE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5145A33B"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519FE0A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5 a 3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D7ADC2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D5BE04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78B84BE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79EA2A0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7793EA1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0 a 4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087940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3</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C45875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266B99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2F99B41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75AF80E"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5 a 4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67EAFCD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3CF2901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5</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08E568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7</w:t>
            </w:r>
          </w:p>
        </w:tc>
      </w:tr>
      <w:tr w:rsidR="00A464A9" w14:paraId="3540D97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69F6BD1"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Regiã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1CF7FC02"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708B8C59"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494384E"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29C6138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3E43906"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56C5FE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19A776F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7,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88B79A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w:t>
            </w:r>
          </w:p>
        </w:tc>
      </w:tr>
      <w:tr w:rsidR="00A464A9" w14:paraId="7D647194"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EE79CB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d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674430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353BDA2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1</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542DD58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w:t>
            </w:r>
          </w:p>
        </w:tc>
      </w:tr>
      <w:tr w:rsidR="00A464A9" w14:paraId="7CC01E41"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166320E"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d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189AFD2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0,0</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0CEEB89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0,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D2CDA5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0</w:t>
            </w:r>
          </w:p>
        </w:tc>
      </w:tr>
      <w:tr w:rsidR="00A464A9" w14:paraId="211DED29"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715592B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l</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AEAF82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33F09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7</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46992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3CADA03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420144A"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Centro-O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DB71EE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9,9</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29F48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7,8</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159628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w:t>
            </w:r>
          </w:p>
        </w:tc>
      </w:tr>
      <w:tr w:rsidR="00A464A9" w14:paraId="3ABD377F"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6BE7F85A"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Tipo de internaçã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D2F9280"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141170"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DEDE6D4"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6C026C77"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0806CCDF"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Eletiva</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07EE304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7</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57BFB0A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1,8</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6FE980E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w:t>
            </w:r>
          </w:p>
        </w:tc>
      </w:tr>
      <w:tr w:rsidR="00A464A9" w14:paraId="769E40B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407EF9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Urgência</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2F7E5B8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1,7</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1D8A195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5,7</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55FA190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0</w:t>
            </w:r>
          </w:p>
        </w:tc>
      </w:tr>
      <w:tr w:rsidR="00A464A9" w14:paraId="3601EEFE"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026526D"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Acidentes</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4934E94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4</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0DE52B4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2</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2BBABD6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8</w:t>
            </w:r>
          </w:p>
        </w:tc>
      </w:tr>
      <w:tr w:rsidR="00A464A9" w14:paraId="67D2B7D3" w14:textId="77777777">
        <w:trPr>
          <w:trHeight w:val="295"/>
        </w:trPr>
        <w:tc>
          <w:tcPr>
            <w:tcW w:w="339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33A4B70"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 xml:space="preserve">Outros tipos </w:t>
            </w:r>
          </w:p>
        </w:tc>
        <w:tc>
          <w:tcPr>
            <w:tcW w:w="122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E6CADE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2</w:t>
            </w:r>
          </w:p>
        </w:tc>
        <w:tc>
          <w:tcPr>
            <w:tcW w:w="154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A5842D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2</w:t>
            </w:r>
          </w:p>
        </w:tc>
        <w:tc>
          <w:tcPr>
            <w:tcW w:w="234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708633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0</w:t>
            </w:r>
          </w:p>
        </w:tc>
      </w:tr>
    </w:tbl>
    <w:p w14:paraId="19E3161C" w14:textId="77777777" w:rsidR="00A464A9" w:rsidRDefault="00A464A9" w:rsidP="004D05C5">
      <w:pPr>
        <w:widowControl w:val="0"/>
        <w:pBdr>
          <w:top w:val="nil"/>
          <w:left w:val="nil"/>
          <w:bottom w:val="nil"/>
          <w:right w:val="nil"/>
          <w:between w:val="nil"/>
        </w:pBdr>
        <w:spacing w:before="0" w:line="480" w:lineRule="auto"/>
        <w:ind w:firstLine="0"/>
        <w:rPr>
          <w:rFonts w:ascii="Arial" w:eastAsia="Arial" w:hAnsi="Arial" w:cs="Arial"/>
          <w:color w:val="000000"/>
        </w:rPr>
      </w:pPr>
    </w:p>
    <w:p w14:paraId="37D3FEB3"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5ADEDA4A" w14:textId="1ED3BC97" w:rsidR="00A464A9" w:rsidRDefault="00C74A55" w:rsidP="00C74A55">
      <w:pPr>
        <w:pStyle w:val="Ttulo1"/>
        <w:ind w:firstLine="0"/>
      </w:pPr>
      <w:r>
        <w:lastRenderedPageBreak/>
        <w:t>DISCUSSÃO</w:t>
      </w:r>
    </w:p>
    <w:p w14:paraId="32692ABE" w14:textId="48A3A9C6"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ndemia da COVID-19 trouxe uma série de mudanças de hábitos na sociedade. As medidas de restrições ao convívio social impactaram no número de internações, com uma diminuição do número pelo diagnóstico de fraturas na população ao redor do mund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3UaL3Qxu","properties":{"formattedCitation":"\\super 6,19,20\\nosupersub{}","plainCitation":"6,19,20","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id":2878,"uris":["http://zotero.org/users/10339151/items/PH6I5PQM"],"itemData":{"id":2878,"type":"article-journal","container-title":"Journal of Orthopaedic Science","ISSN":"0949-2658","issue":"3","journalAbbreviation":"Journal of Orthopaedic Science","note":"publisher: Elsevier","page":"677-680","title":"Impact of strict population confinement on fracture incidence during the COVID-19 pandemic. Experience from a public Health Care Department in Spain","volume":"27","author":[{"family":"Miranda","given":"Ignacio"},{"family":"Sangüesa-Nebot","given":"María José"},{"family":"González","given":"Antonio"},{"family":"Doménech","given":"Julio"}],"issued":{"date-parts":[["2022"]]}},"label":"page"},{"id":2879,"uris":["http://zotero.org/users/10339151/items/NQJ4ZWZX"],"itemData":{"id":2879,"type":"article-journal","container-title":"Archives of Osteoporosis","ISSN":"1862-3522","issue":"1","journalAbbreviation":"Archives of Osteoporosis","note":"publisher: Springer","page":"38","title":"One year of the COVID-19 pandemic in Poland–the incidence of osteoporotic forearm, arm, and hip fractures","volume":"17","author":[{"family":"Wilk","given":"Robert"},{"family":"Adamczyk","given":"Piotr"},{"family":"Pluskiewicz","given":"Wojciech"},{"family":"Skrzypek","given":"Michał"},{"family":"Hajzyk","given":"Marcin"},{"family":"Koczy","given":"Bogdan"}],"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19,20</w:t>
      </w:r>
      <w:r w:rsidR="003026CC">
        <w:rPr>
          <w:rFonts w:ascii="Arial" w:eastAsia="Arial" w:hAnsi="Arial" w:cs="Arial"/>
          <w:color w:val="000000"/>
        </w:rPr>
        <w:fldChar w:fldCharType="end"/>
      </w:r>
      <w:r>
        <w:rPr>
          <w:rFonts w:ascii="Arial" w:eastAsia="Arial" w:hAnsi="Arial" w:cs="Arial"/>
          <w:color w:val="000000"/>
          <w:vertAlign w:val="superscript"/>
        </w:rPr>
        <w:t xml:space="preserve"> </w:t>
      </w:r>
      <w:r>
        <w:rPr>
          <w:rFonts w:ascii="Arial" w:eastAsia="Arial" w:hAnsi="Arial" w:cs="Arial"/>
          <w:color w:val="000000"/>
        </w:rPr>
        <w:t>e no Brasil</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WrZVa2s0","properties":{"formattedCitation":"\\super 4,5\\nosupersub{}","plainCitation":"4,5","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5</w:t>
      </w:r>
      <w:r w:rsidR="003026CC">
        <w:rPr>
          <w:rFonts w:ascii="Arial" w:eastAsia="Arial" w:hAnsi="Arial" w:cs="Arial"/>
          <w:color w:val="000000"/>
        </w:rPr>
        <w:fldChar w:fldCharType="end"/>
      </w:r>
      <w:r>
        <w:rPr>
          <w:rFonts w:ascii="Arial" w:eastAsia="Arial" w:hAnsi="Arial" w:cs="Arial"/>
          <w:color w:val="000000"/>
        </w:rPr>
        <w:t xml:space="preserve">. </w:t>
      </w:r>
    </w:p>
    <w:p w14:paraId="0799770B" w14:textId="339D71BE"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Apesar disso, observou-se neste estudo que o número de fraturas resultantes de trauma de alta energia como as de fêmur em adultos jovens voltou a crescer significativamente no período pandêmico em relação ao período </w:t>
      </w:r>
      <w:proofErr w:type="spellStart"/>
      <w:r>
        <w:rPr>
          <w:rFonts w:ascii="Arial" w:eastAsia="Arial" w:hAnsi="Arial" w:cs="Arial"/>
          <w:color w:val="000000"/>
        </w:rPr>
        <w:t>pré</w:t>
      </w:r>
      <w:proofErr w:type="spellEnd"/>
      <w:r>
        <w:rPr>
          <w:rFonts w:ascii="Arial" w:eastAsia="Arial" w:hAnsi="Arial" w:cs="Arial"/>
          <w:color w:val="000000"/>
        </w:rPr>
        <w:t>-pandemia, em oposição ao ocorrido em outros países como a Alemanh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o9EOg50r","properties":{"formattedCitation":"\\super 6\\nosupersub{}","plainCitation":"6","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w:t>
      </w:r>
      <w:r w:rsidR="003026CC">
        <w:rPr>
          <w:rFonts w:ascii="Arial" w:eastAsia="Arial" w:hAnsi="Arial" w:cs="Arial"/>
          <w:color w:val="000000"/>
        </w:rPr>
        <w:fldChar w:fldCharType="end"/>
      </w:r>
      <w:r>
        <w:rPr>
          <w:rFonts w:ascii="Arial" w:eastAsia="Arial" w:hAnsi="Arial" w:cs="Arial"/>
          <w:color w:val="000000"/>
        </w:rPr>
        <w:t>, que demonstrou a manutenção ou queda deste tipo de fratura, refletindo uma possível mudança comportamental de maneira permanente</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eByugbFv","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w:t>
      </w:r>
    </w:p>
    <w:p w14:paraId="2578A76E" w14:textId="4B143C0B"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Comparando os resultados encontrados, em um contexto brasileiro, uma análise realizada no Ceará, Instituto Doutor José Frot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xWAZxCfk","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w:t>
      </w:r>
      <w:r w:rsidR="003026CC">
        <w:rPr>
          <w:rFonts w:ascii="Arial" w:eastAsia="Arial" w:hAnsi="Arial" w:cs="Arial"/>
          <w:color w:val="000000"/>
        </w:rPr>
        <w:fldChar w:fldCharType="end"/>
      </w:r>
      <w:r>
        <w:rPr>
          <w:rFonts w:ascii="Arial" w:eastAsia="Arial" w:hAnsi="Arial" w:cs="Arial"/>
          <w:color w:val="000000"/>
        </w:rPr>
        <w:t xml:space="preserve">, no qual foi estudado apenas um hospital de trauma por um período de três meses, houve aumento da média de idade dos pacientes admitidos (de 35,4 anos para 38,48 anos), enquanto o presente estudo demonstrou que a idade predominante foi entre 15-34 anos. Quando comparado o volume cirúrgico, foi relatado uma diminuição nas cirurgias, diferentemente do que encontrado no presente estudo onde houve aumento.  </w:t>
      </w:r>
    </w:p>
    <w:p w14:paraId="20BBF6E9" w14:textId="2014522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Quando comparado ao estudo realizado pela Universidade Federal do Paraná</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4fSoXewM","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 xml:space="preserve">, que avaliou a incidência de fraturas de quadril em indivíduos com mais de sessenta anos de idade e demonstrou uma diminuição no período durante a pandemia, o presente estudo apontou um aumento na incidência das fraturas de fêmur na população jovem, causados principalmente por acidentes de alta energia, dado que reforça a hipótese de que a faixa etária mais atingida foi justamente a população mais </w:t>
      </w:r>
      <w:r>
        <w:rPr>
          <w:rFonts w:ascii="Arial" w:eastAsia="Arial" w:hAnsi="Arial" w:cs="Arial"/>
          <w:color w:val="000000"/>
        </w:rPr>
        <w:lastRenderedPageBreak/>
        <w:t>economicamente ativa, a qual manteve-se exposta aos fatores de risco, à medida que os indivíduos mais velhos foram mais preservados em decorrência das medidas preventivas durante a pandemi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jnYGf6B","properties":{"formattedCitation":"\\super 21\\nosupersub{}","plainCitation":"21","noteIndex":0},"citationItems":[{"id":2882,"uris":["http://zotero.org/users/10339151/items/GKUZEJEL"],"itemData":{"id":2882,"type":"article-journal","container-title":"Archives of Osteoporosis","ISSN":"1862-3522","issue":"1","journalAbbreviation":"Archives of Osteoporosis","note":"publisher: Springer","page":"88","title":"Incidence of Hip Fractures during the COVID-19 Pandemic in Brazil","volume":"17","author":[{"family":"Lopez Gavilanez","given":"Enrique"}],"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1</w:t>
      </w:r>
      <w:r w:rsidR="003026CC">
        <w:rPr>
          <w:rFonts w:ascii="Arial" w:eastAsia="Arial" w:hAnsi="Arial" w:cs="Arial"/>
          <w:color w:val="000000"/>
        </w:rPr>
        <w:fldChar w:fldCharType="end"/>
      </w:r>
      <w:r>
        <w:rPr>
          <w:rFonts w:ascii="Arial" w:eastAsia="Arial" w:hAnsi="Arial" w:cs="Arial"/>
          <w:color w:val="000000"/>
        </w:rPr>
        <w:t>.</w:t>
      </w:r>
    </w:p>
    <w:p w14:paraId="13ACED44" w14:textId="7E55443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O estudo leva em consideração</w:t>
      </w:r>
      <w:r w:rsidR="00312374">
        <w:rPr>
          <w:rFonts w:ascii="Arial" w:eastAsia="Arial" w:hAnsi="Arial" w:cs="Arial"/>
          <w:color w:val="000000"/>
        </w:rPr>
        <w:t xml:space="preserve"> a faixa etária 15 a 49 anos, aqui chamada de </w:t>
      </w:r>
      <w:r>
        <w:rPr>
          <w:rFonts w:ascii="Arial" w:eastAsia="Arial" w:hAnsi="Arial" w:cs="Arial"/>
          <w:color w:val="000000"/>
        </w:rPr>
        <w:t>adultos joven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tl8DaHiV","properties":{"formattedCitation":"\\super 22\\nosupersub{}","plainCitation":"22","noteIndex":0},"citationItems":[{"id":1033,"uris":["http://zotero.org/users/10339151/items/WYMLTGQB"],"itemData":{"id":1033,"type":"article-journal","abstract":"© 2016 Adami et al. This is an open access article distributed under the terms of the Creative Commons Attribution License, which permits unrestricted use, distribution, and reproduction in any medium, provided the original author and source are credited.Introduction The objective was to analyze rates of stroke-related mortality and incidence of hospital admissions in Brazilians aged 15 to 49 years according to region and age group between 2008 and 2012. Methods Secondary analysis was performed in 2014 using data from the Hospital and Mortality Information Systems and the Brazilian Institute of Geography and Statistics. Stroke was defined by ICD, 10th revision (I60-I64). Crude and standardized mortality (WHO reference) and incidence of hospital admissions per 100,000 inhabitants, stratified by region and age group, were estimated. Absolute and relative frequencies; and linear regression were also used. The software used was Stata 11.0. Results There were 35,005 deaths and 131,344 hospital admissions for stroke in Brazilians aged 15-49 years old between 2008 and 2012. Mortality decreased from 7.54 (95% CI 7.53; 7.54) in 2008 to 6.32 (95% CI 6.31; 6.32) in 2012 (β = -0.27, p = 0.013, r2 = 0.90). During the same time, incidence of hospital admissions stabilized: 24.67 (95% CI 24.66; 24.67) in 2008 and 25.11 (95% CI 25.10; 25.11) in 2012 (β = 0.09, p = 0.692, r2 = 0.05). There was a reduction in mortality in all Brazilian regions and in the age group between 30 and 49 years. Incidence of hospitalizations decreased in the South, but no significant decrease was observed in any age group. Conclusion We observed a decrease in stroke-related mortality, particularly in individuals over 30 years old, and stability of the incidence of hospitalizations; and also regional variation in strokerelated hospital admission incidence and mortality among Brazilian young adults.","container-title":"PLoS ONE","DOI":"10.1371/journal.pone.0152739","ISSN":"19326203","title":"Mortality and incidence of hospital admissions for stroke among Brazilians aged 15 to 49 years between 2008 and 2012","author":[{"family":"Adami","given":"Fernando"},{"family":"Dos Santos Figueiredo","given":"Francisco Winter"},{"family":"Da Silva Paiva","given":"Laércio"},{"family":"De Sá","given":"Thiago Hérick"},{"family":"De Sousa Santos","given":"Edige Felipe"},{"family":"Martins","given":"Bruno Luis"},{"family":"Valenti","given":"Vitor Engrácia"},{"family":"De Abreu","given":"Luiz Carlos"}],"issued":{"date-parts":[["2016"]]}}}],"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2</w:t>
      </w:r>
      <w:r w:rsidR="003026CC">
        <w:rPr>
          <w:rFonts w:ascii="Arial" w:eastAsia="Arial" w:hAnsi="Arial" w:cs="Arial"/>
          <w:color w:val="000000"/>
        </w:rPr>
        <w:fldChar w:fldCharType="end"/>
      </w:r>
      <w:r>
        <w:rPr>
          <w:rFonts w:ascii="Arial" w:eastAsia="Arial" w:hAnsi="Arial" w:cs="Arial"/>
          <w:color w:val="000000"/>
        </w:rPr>
        <w:t>, pela importância que ess</w:t>
      </w:r>
      <w:r w:rsidR="00312374">
        <w:rPr>
          <w:rFonts w:ascii="Arial" w:eastAsia="Arial" w:hAnsi="Arial" w:cs="Arial"/>
          <w:color w:val="000000"/>
        </w:rPr>
        <w:t>e grupo</w:t>
      </w:r>
      <w:r>
        <w:rPr>
          <w:rFonts w:ascii="Arial" w:eastAsia="Arial" w:hAnsi="Arial" w:cs="Arial"/>
          <w:color w:val="000000"/>
        </w:rPr>
        <w:t xml:space="preserve"> possui na geração de renda para o país, sendo a principal parcela da população economicamente ativa e também a mais exposta a traumas de alta energia. Adicionalmente, os dados encontrados no presente estudo também apontam para aumento inesperado do número de fraturas de fêmur a partir do mês de junho de 2020, contrapondo a expectativa das medidas restritivas e de isolamento impostas neste período de lockdown</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pp7pIojZ","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O aumento dos casos de fratura nessa população durante o isolamento </w:t>
      </w:r>
      <w:r w:rsidR="003026CC">
        <w:rPr>
          <w:rFonts w:ascii="Arial" w:eastAsia="Arial" w:hAnsi="Arial" w:cs="Arial"/>
          <w:color w:val="000000"/>
        </w:rPr>
        <w:t xml:space="preserve">parece ser </w:t>
      </w:r>
      <w:r>
        <w:rPr>
          <w:rFonts w:ascii="Arial" w:eastAsia="Arial" w:hAnsi="Arial" w:cs="Arial"/>
          <w:color w:val="000000"/>
        </w:rPr>
        <w:t>um sinal indireto do que parece ter sido uma necessidade de descumprimento das medidas de isolament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fZDgiQxp","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Deste modo, acredita-se na hipótese da relação do impacto da pandemia com a mudança comportamental em busca de alternativas socioeconômicas para geração de renda nessa população. </w:t>
      </w:r>
    </w:p>
    <w:p w14:paraId="6C170CD6" w14:textId="602DFEDE" w:rsidR="00A464A9" w:rsidRDefault="00000000" w:rsidP="004D05C5">
      <w:pPr>
        <w:pBdr>
          <w:top w:val="nil"/>
          <w:left w:val="nil"/>
          <w:bottom w:val="nil"/>
          <w:right w:val="nil"/>
          <w:between w:val="nil"/>
        </w:pBdr>
        <w:spacing w:before="0" w:line="480" w:lineRule="auto"/>
        <w:rPr>
          <w:color w:val="FF0000"/>
        </w:rPr>
      </w:pPr>
      <w:r>
        <w:rPr>
          <w:rFonts w:ascii="Arial" w:eastAsia="Arial" w:hAnsi="Arial" w:cs="Arial"/>
          <w:color w:val="000000"/>
        </w:rPr>
        <w:t>O aumento da incidência de fraturas decorrentes de trauma de alta energia é de tendência não esperada, uma vez que as medidas restritivas deveriam reduzir os veículos circulantes e o número de pessoas nas ruas, como foram relatados em alguns centros de referência de traum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velj8et","properties":{"formattedCitation":"\\super 4,23\\nosupersub{}","plainCitation":"4,23","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23</w:t>
      </w:r>
      <w:r w:rsidR="003026CC">
        <w:rPr>
          <w:rFonts w:ascii="Arial" w:eastAsia="Arial" w:hAnsi="Arial" w:cs="Arial"/>
          <w:color w:val="000000"/>
        </w:rPr>
        <w:fldChar w:fldCharType="end"/>
      </w:r>
      <w:r>
        <w:rPr>
          <w:rFonts w:ascii="Arial" w:eastAsia="Arial" w:hAnsi="Arial" w:cs="Arial"/>
          <w:color w:val="000000"/>
        </w:rPr>
        <w:t>.</w:t>
      </w:r>
    </w:p>
    <w:p w14:paraId="4B54645A" w14:textId="7777777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rtir da análise dos dados apresentados, é notável a diferença entre as incidências nas macrorregiões brasileiras, tal qual o aumento nas regiões Nordeste e Norte, e a diminuição na região Centro-Oeste, o que parece ter sido reflexo de como a pandemia influenciou de formas diferentes nessas populações no que diz respeito às fraturas de fêmur, demonstrando uma aparente disparidade regional.</w:t>
      </w:r>
    </w:p>
    <w:p w14:paraId="7F9ABF36" w14:textId="77777777" w:rsidR="00A464A9" w:rsidRDefault="00000000" w:rsidP="004D05C5">
      <w:pPr>
        <w:pBdr>
          <w:top w:val="nil"/>
          <w:left w:val="nil"/>
          <w:bottom w:val="nil"/>
          <w:right w:val="nil"/>
          <w:between w:val="nil"/>
        </w:pBdr>
        <w:spacing w:before="0" w:line="480" w:lineRule="auto"/>
        <w:ind w:firstLine="0"/>
        <w:rPr>
          <w:color w:val="FF0000"/>
        </w:rPr>
      </w:pPr>
      <w:r>
        <w:rPr>
          <w:rFonts w:ascii="Arial" w:eastAsia="Arial" w:hAnsi="Arial" w:cs="Arial"/>
          <w:color w:val="000000"/>
        </w:rPr>
        <w:lastRenderedPageBreak/>
        <w:tab/>
        <w:t xml:space="preserve"> Assim, parece que o aumento</w:t>
      </w:r>
      <w:r w:rsidR="00FB16CB">
        <w:rPr>
          <w:rFonts w:ascii="Arial" w:eastAsia="Arial" w:hAnsi="Arial" w:cs="Arial"/>
          <w:color w:val="000000"/>
        </w:rPr>
        <w:t xml:space="preserve"> nas macrorregiões</w:t>
      </w:r>
      <w:r>
        <w:rPr>
          <w:rFonts w:ascii="Arial" w:eastAsia="Arial" w:hAnsi="Arial" w:cs="Arial"/>
          <w:color w:val="000000"/>
        </w:rPr>
        <w:t xml:space="preserve"> Norte e Nordeste</w:t>
      </w:r>
      <w:r w:rsidR="00FB16CB">
        <w:rPr>
          <w:rFonts w:ascii="Arial" w:eastAsia="Arial" w:hAnsi="Arial" w:cs="Arial"/>
          <w:color w:val="000000"/>
        </w:rPr>
        <w:t xml:space="preserve"> </w:t>
      </w:r>
      <w:r>
        <w:rPr>
          <w:rFonts w:ascii="Arial" w:eastAsia="Arial" w:hAnsi="Arial" w:cs="Arial"/>
          <w:color w:val="000000"/>
        </w:rPr>
        <w:t>demonstra</w:t>
      </w:r>
      <w:r w:rsidR="00FB16CB">
        <w:rPr>
          <w:rFonts w:ascii="Arial" w:eastAsia="Arial" w:hAnsi="Arial" w:cs="Arial"/>
          <w:color w:val="000000"/>
        </w:rPr>
        <w:t xml:space="preserve"> </w:t>
      </w:r>
      <w:r>
        <w:rPr>
          <w:rFonts w:ascii="Arial" w:eastAsia="Arial" w:hAnsi="Arial" w:cs="Arial"/>
          <w:color w:val="000000"/>
        </w:rPr>
        <w:t xml:space="preserve">uma possível relação entre o impacto da pandemia </w:t>
      </w:r>
      <w:r w:rsidR="00FB16CB">
        <w:rPr>
          <w:rFonts w:ascii="Arial" w:eastAsia="Arial" w:hAnsi="Arial" w:cs="Arial"/>
          <w:color w:val="000000"/>
        </w:rPr>
        <w:t>com</w:t>
      </w:r>
      <w:r>
        <w:rPr>
          <w:rFonts w:ascii="Arial" w:eastAsia="Arial" w:hAnsi="Arial" w:cs="Arial"/>
          <w:color w:val="000000"/>
        </w:rPr>
        <w:t xml:space="preserve"> desenvolvimento socioeconômico regional no Brasil, algo que deve ser alvo de estudos posteriores. Diferenças epidemiológicas significativas entre populações de diferentes regiões são devido a divergências culturais e estilo de vida de cada região</w:t>
      </w:r>
      <w:r>
        <w:rPr>
          <w:rFonts w:ascii="Arial" w:eastAsia="Arial" w:hAnsi="Arial" w:cs="Arial"/>
          <w:color w:val="000000"/>
          <w:vertAlign w:val="superscript"/>
        </w:rPr>
        <w:t>1</w:t>
      </w:r>
      <w:r w:rsidR="006B5B09">
        <w:rPr>
          <w:rFonts w:ascii="Arial" w:eastAsia="Arial" w:hAnsi="Arial" w:cs="Arial"/>
          <w:color w:val="000000"/>
          <w:vertAlign w:val="superscript"/>
        </w:rPr>
        <w:t>0</w:t>
      </w:r>
      <w:r>
        <w:rPr>
          <w:rFonts w:ascii="Arial" w:eastAsia="Arial" w:hAnsi="Arial" w:cs="Arial"/>
          <w:color w:val="000000"/>
        </w:rPr>
        <w:t>, como evidenciado com a diminuição no Centro-Oeste.</w:t>
      </w:r>
      <w:r>
        <w:rPr>
          <w:rFonts w:ascii="Arial" w:eastAsia="Arial" w:hAnsi="Arial" w:cs="Arial"/>
          <w:color w:val="FF0000"/>
        </w:rPr>
        <w:tab/>
      </w:r>
    </w:p>
    <w:p w14:paraId="6EA677BF" w14:textId="165D581D" w:rsidR="00A464A9" w:rsidRDefault="00000000" w:rsidP="004D05C5">
      <w:pPr>
        <w:pBdr>
          <w:top w:val="nil"/>
          <w:left w:val="nil"/>
          <w:bottom w:val="nil"/>
          <w:right w:val="nil"/>
          <w:between w:val="nil"/>
        </w:pBdr>
        <w:spacing w:before="0" w:line="480" w:lineRule="auto"/>
        <w:ind w:firstLine="0"/>
        <w:rPr>
          <w:rFonts w:ascii="Arial" w:eastAsia="Arial" w:hAnsi="Arial" w:cs="Arial"/>
          <w:color w:val="0433FF"/>
        </w:rPr>
      </w:pPr>
      <w:r>
        <w:rPr>
          <w:color w:val="FF0000"/>
        </w:rPr>
        <w:tab/>
      </w:r>
      <w:r>
        <w:rPr>
          <w:rFonts w:ascii="Arial" w:eastAsia="Arial" w:hAnsi="Arial" w:cs="Arial"/>
          <w:color w:val="000000"/>
        </w:rPr>
        <w:t>Ainda, Reimer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7Wuk0h1l","properties":{"formattedCitation":"\\super 23\\nosupersub{}","plainCitation":"23","noteIndex":0},"citationItems":[{"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3</w:t>
      </w:r>
      <w:r w:rsidR="003026CC">
        <w:rPr>
          <w:rFonts w:ascii="Arial" w:eastAsia="Arial" w:hAnsi="Arial" w:cs="Arial"/>
          <w:color w:val="000000"/>
        </w:rPr>
        <w:fldChar w:fldCharType="end"/>
      </w:r>
      <w:r>
        <w:rPr>
          <w:rFonts w:ascii="Arial" w:eastAsia="Arial" w:hAnsi="Arial" w:cs="Arial"/>
          <w:color w:val="000000"/>
        </w:rPr>
        <w:t xml:space="preserve"> observou aumento de fraturas de quadril nas regiões com menor status econômico (definido como alta taxa de desemprego, baixa renda, beneficiários da assistência social e famílias com pais solteiros). Logo, nota-se que no território brasileiro seguiu o mesmo padrão de comportamento, </w:t>
      </w:r>
      <w:r w:rsidR="002E0B2A">
        <w:rPr>
          <w:rFonts w:ascii="Arial" w:eastAsia="Arial" w:hAnsi="Arial" w:cs="Arial"/>
          <w:color w:val="000000"/>
        </w:rPr>
        <w:t>em que</w:t>
      </w:r>
      <w:r>
        <w:rPr>
          <w:rFonts w:ascii="Arial" w:eastAsia="Arial" w:hAnsi="Arial" w:cs="Arial"/>
          <w:color w:val="000000"/>
        </w:rPr>
        <w:t xml:space="preserve"> regiões menos desenvolvidas apresentaram aumento nas taxas de incidência de fraturas e por isso a condição socioeconômica deve ser enfatizada para ajudar na redução de risco de sofrer uma fratura de etiologia traumátic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ZlBhkGCE","properties":{"formattedCitation":"\\super 5,24\\nosupersub{}","plainCitation":"5,24","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84,"uris":["http://zotero.org/users/10339151/items/ESHLNSQG"],"itemData":{"id":2884,"type":"article-journal","container-title":"Injury","ISSN":"0020-1383","issue":"8","journalAbbreviation":"Injury","note":"publisher: Elsevier","page":"1698-1704","title":"Epidemiologic characteristics of traumatic fractures during the outbreak of coronavirus disease 2019 (COVID-19) in China: A retrospective &amp; comparative multi-center study","volume":"51","author":[{"family":"Lv","given":"Hongzhi"},{"family":"Zhang","given":"Qi"},{"family":"Yin","given":"Yingchao"},{"family":"Zhu","given":"Yanbin"},{"family":"Wang","given":"Juan"},{"family":"Hou","given":"Zhiyong"},{"family":"Zhang","given":"Yingze"},{"family":"Chen","given":"Wei"}],"issued":{"date-parts":[["2020"]]}},"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24</w:t>
      </w:r>
      <w:r w:rsidR="003026CC">
        <w:rPr>
          <w:rFonts w:ascii="Arial" w:eastAsia="Arial" w:hAnsi="Arial" w:cs="Arial"/>
          <w:color w:val="000000"/>
        </w:rPr>
        <w:fldChar w:fldCharType="end"/>
      </w:r>
      <w:r w:rsidR="003026CC">
        <w:rPr>
          <w:rFonts w:ascii="Arial" w:eastAsia="Arial" w:hAnsi="Arial" w:cs="Arial"/>
          <w:color w:val="000000"/>
        </w:rPr>
        <w:t>.</w:t>
      </w:r>
    </w:p>
    <w:p w14:paraId="77CE8D0A" w14:textId="044AB422"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Mesmo com a pandemia, as fraturas de fêmur em adultos jovens continuaram com um importante impacto dentro do sistema de saúde brasileiro, tendo sua incidência aumentada no período estudado. O perfil demográfico mostrou diferença de acometimento entre as regiões do Brasil, com predomínio nas regiões Norte e Nordeste, e maior ocorrência em indivíduos abaixo de 35 anos.  </w:t>
      </w:r>
    </w:p>
    <w:p w14:paraId="40ED1FB8" w14:textId="63E6A57E" w:rsidR="004C674F" w:rsidRDefault="004C674F" w:rsidP="004D05C5">
      <w:pPr>
        <w:pBdr>
          <w:top w:val="nil"/>
          <w:left w:val="nil"/>
          <w:bottom w:val="nil"/>
          <w:right w:val="nil"/>
          <w:between w:val="nil"/>
        </w:pBdr>
        <w:spacing w:before="0" w:line="480" w:lineRule="auto"/>
        <w:rPr>
          <w:rFonts w:ascii="Arial" w:eastAsia="Arial" w:hAnsi="Arial" w:cs="Arial"/>
          <w:color w:val="000000"/>
        </w:rPr>
      </w:pPr>
    </w:p>
    <w:p w14:paraId="2267AFD6" w14:textId="2448BD31" w:rsidR="004C674F" w:rsidRPr="004C674F" w:rsidRDefault="004C674F"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b/>
          <w:bCs/>
          <w:color w:val="000000"/>
        </w:rPr>
        <w:t xml:space="preserve">Agradecimentos: </w:t>
      </w:r>
      <w:r>
        <w:rPr>
          <w:rFonts w:ascii="Arial" w:eastAsia="Arial" w:hAnsi="Arial" w:cs="Arial"/>
          <w:color w:val="000000"/>
        </w:rPr>
        <w:t>Não.</w:t>
      </w:r>
    </w:p>
    <w:p w14:paraId="75CEDBB5" w14:textId="1BCFA2D2" w:rsidR="004C674F" w:rsidRDefault="004C674F" w:rsidP="004D05C5">
      <w:pPr>
        <w:pBdr>
          <w:top w:val="nil"/>
          <w:left w:val="nil"/>
          <w:bottom w:val="nil"/>
          <w:right w:val="nil"/>
          <w:between w:val="nil"/>
        </w:pBdr>
        <w:spacing w:before="0" w:line="480" w:lineRule="auto"/>
        <w:rPr>
          <w:rFonts w:ascii="Arial" w:eastAsia="Arial" w:hAnsi="Arial" w:cs="Arial"/>
          <w:b/>
          <w:bCs/>
          <w:color w:val="000000"/>
        </w:rPr>
      </w:pPr>
    </w:p>
    <w:p w14:paraId="07A61F3F" w14:textId="6A06CCE4" w:rsidR="004C674F" w:rsidRPr="004C674F" w:rsidRDefault="004C674F" w:rsidP="004D05C5">
      <w:pPr>
        <w:pBdr>
          <w:top w:val="nil"/>
          <w:left w:val="nil"/>
          <w:bottom w:val="nil"/>
          <w:right w:val="nil"/>
          <w:between w:val="nil"/>
        </w:pBdr>
        <w:spacing w:before="0" w:line="480" w:lineRule="auto"/>
        <w:rPr>
          <w:rFonts w:ascii="Arial" w:eastAsia="Arial" w:hAnsi="Arial" w:cs="Arial"/>
          <w:b/>
          <w:bCs/>
          <w:color w:val="0433FF"/>
        </w:rPr>
      </w:pPr>
      <w:r>
        <w:rPr>
          <w:rFonts w:ascii="Arial" w:eastAsia="Arial" w:hAnsi="Arial" w:cs="Arial"/>
          <w:b/>
          <w:bCs/>
          <w:color w:val="000000"/>
        </w:rPr>
        <w:t>Fontes de suporte:</w:t>
      </w:r>
      <w:r w:rsidRPr="004C674F">
        <w:rPr>
          <w:rFonts w:ascii="Arial" w:eastAsia="Arial" w:hAnsi="Arial" w:cs="Arial"/>
          <w:color w:val="000000"/>
        </w:rPr>
        <w:t xml:space="preserve"> </w:t>
      </w:r>
      <w:r>
        <w:rPr>
          <w:rFonts w:ascii="Arial" w:eastAsia="Arial" w:hAnsi="Arial" w:cs="Arial"/>
          <w:color w:val="000000"/>
        </w:rPr>
        <w:t>Não.</w:t>
      </w:r>
    </w:p>
    <w:p w14:paraId="4A05B550"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5809A17E"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4853A0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6104E41"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1991A194" w14:textId="3A9CD335"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43DF8227" w14:textId="77777777" w:rsidR="007A254E" w:rsidRDefault="007A254E">
      <w:pPr>
        <w:rPr>
          <w:rFonts w:ascii="Arial" w:eastAsia="Arial" w:hAnsi="Arial" w:cs="Arial"/>
          <w:b/>
          <w:color w:val="000000"/>
        </w:rPr>
      </w:pPr>
      <w:r>
        <w:rPr>
          <w:rFonts w:ascii="Arial" w:eastAsia="Arial" w:hAnsi="Arial" w:cs="Arial"/>
          <w:b/>
          <w:color w:val="000000"/>
        </w:rPr>
        <w:br w:type="page"/>
      </w:r>
    </w:p>
    <w:p w14:paraId="5DD68F71" w14:textId="7FDA142E" w:rsidR="00A464A9" w:rsidRPr="0059009B" w:rsidRDefault="00C74A55" w:rsidP="00EF1217">
      <w:pPr>
        <w:pStyle w:val="Ttulo1"/>
        <w:ind w:firstLine="0"/>
        <w:rPr>
          <w:lang w:val="en-US"/>
        </w:rPr>
      </w:pPr>
      <w:r w:rsidRPr="0059009B">
        <w:rPr>
          <w:lang w:val="en-US"/>
        </w:rPr>
        <w:lastRenderedPageBreak/>
        <w:t>REFERÊNCIAS</w:t>
      </w:r>
      <w:bookmarkStart w:id="1" w:name="_Hlk146575637"/>
    </w:p>
    <w:p w14:paraId="4A48D1F1" w14:textId="77777777" w:rsidR="003026CC" w:rsidRPr="003026CC" w:rsidRDefault="003026CC" w:rsidP="003026CC">
      <w:pPr>
        <w:pStyle w:val="Bibliografia"/>
        <w:rPr>
          <w:rFonts w:ascii="Arial" w:hAnsi="Arial" w:cs="Arial"/>
          <w:lang w:val="en-US"/>
        </w:rPr>
      </w:pPr>
      <w:r>
        <w:rPr>
          <w:rFonts w:ascii="Arial" w:eastAsia="Arial" w:hAnsi="Arial" w:cs="Arial"/>
          <w:color w:val="000000"/>
        </w:rPr>
        <w:fldChar w:fldCharType="begin"/>
      </w:r>
      <w:r w:rsidRPr="003026CC">
        <w:rPr>
          <w:rFonts w:ascii="Arial" w:eastAsia="Arial" w:hAnsi="Arial" w:cs="Arial"/>
          <w:color w:val="000000"/>
          <w:lang w:val="en-US"/>
        </w:rPr>
        <w:instrText xml:space="preserve"> ADDIN ZOTERO_BIBL {"uncited":[],"omitted":[],"custom":[]} CSL_BIBLIOGRAPHY </w:instrText>
      </w:r>
      <w:r>
        <w:rPr>
          <w:rFonts w:ascii="Arial" w:eastAsia="Arial" w:hAnsi="Arial" w:cs="Arial"/>
          <w:color w:val="000000"/>
        </w:rPr>
        <w:fldChar w:fldCharType="separate"/>
      </w:r>
      <w:r w:rsidRPr="003026CC">
        <w:rPr>
          <w:rFonts w:ascii="Arial" w:hAnsi="Arial" w:cs="Arial"/>
          <w:lang w:val="en-US"/>
        </w:rPr>
        <w:t>1.</w:t>
      </w:r>
      <w:r w:rsidRPr="003026CC">
        <w:rPr>
          <w:rFonts w:ascii="Arial" w:hAnsi="Arial" w:cs="Arial"/>
          <w:lang w:val="en-US"/>
        </w:rPr>
        <w:tab/>
        <w:t xml:space="preserve">Baloch S, Baloch MA, Zheng T, Pei X. The coronavirus disease 2019 (COVID-19) pandemic. </w:t>
      </w:r>
      <w:r w:rsidRPr="003026CC">
        <w:rPr>
          <w:rFonts w:ascii="Arial" w:hAnsi="Arial" w:cs="Arial"/>
          <w:i/>
          <w:iCs/>
          <w:lang w:val="en-US"/>
        </w:rPr>
        <w:t>The Tohoku journal of experimental medicine</w:t>
      </w:r>
      <w:r w:rsidRPr="003026CC">
        <w:rPr>
          <w:rFonts w:ascii="Arial" w:hAnsi="Arial" w:cs="Arial"/>
          <w:lang w:val="en-US"/>
        </w:rPr>
        <w:t>. 2020;250(4):271-278.</w:t>
      </w:r>
    </w:p>
    <w:p w14:paraId="66AADDA5" w14:textId="77777777" w:rsidR="003026CC" w:rsidRPr="003026CC" w:rsidRDefault="003026CC" w:rsidP="003026CC">
      <w:pPr>
        <w:pStyle w:val="Bibliografia"/>
        <w:rPr>
          <w:rFonts w:ascii="Arial" w:hAnsi="Arial" w:cs="Arial"/>
        </w:rPr>
      </w:pPr>
      <w:r w:rsidRPr="003026CC">
        <w:rPr>
          <w:rFonts w:ascii="Arial" w:hAnsi="Arial" w:cs="Arial"/>
          <w:lang w:val="en-US"/>
        </w:rPr>
        <w:t>2.</w:t>
      </w:r>
      <w:r w:rsidRPr="003026CC">
        <w:rPr>
          <w:rFonts w:ascii="Arial" w:hAnsi="Arial" w:cs="Arial"/>
          <w:lang w:val="en-US"/>
        </w:rPr>
        <w:tab/>
        <w:t xml:space="preserve">Ciotti M, Ciccozzi M, Terrinoni A, Jiang WC, Wang CB, Bernardini S. The COVID-19 pandemic. </w:t>
      </w:r>
      <w:r w:rsidRPr="003026CC">
        <w:rPr>
          <w:rFonts w:ascii="Arial" w:hAnsi="Arial" w:cs="Arial"/>
          <w:i/>
          <w:iCs/>
        </w:rPr>
        <w:t>Critical reviews in clinical laboratory sciences</w:t>
      </w:r>
      <w:r w:rsidRPr="003026CC">
        <w:rPr>
          <w:rFonts w:ascii="Arial" w:hAnsi="Arial" w:cs="Arial"/>
        </w:rPr>
        <w:t>. 2020;57(6):365-388.</w:t>
      </w:r>
    </w:p>
    <w:p w14:paraId="4405EDA4" w14:textId="77777777" w:rsidR="003026CC" w:rsidRPr="003026CC" w:rsidRDefault="003026CC" w:rsidP="003026CC">
      <w:pPr>
        <w:pStyle w:val="Bibliografia"/>
        <w:rPr>
          <w:rFonts w:ascii="Arial" w:hAnsi="Arial" w:cs="Arial"/>
        </w:rPr>
      </w:pPr>
      <w:r w:rsidRPr="003026CC">
        <w:rPr>
          <w:rFonts w:ascii="Arial" w:hAnsi="Arial" w:cs="Arial"/>
        </w:rPr>
        <w:t>3.</w:t>
      </w:r>
      <w:r w:rsidRPr="003026CC">
        <w:rPr>
          <w:rFonts w:ascii="Arial" w:hAnsi="Arial" w:cs="Arial"/>
        </w:rPr>
        <w:tab/>
        <w:t xml:space="preserve">Souto XM. COVID-19: aspectos gerais e implicações globais. </w:t>
      </w:r>
      <w:r w:rsidRPr="003026CC">
        <w:rPr>
          <w:rFonts w:ascii="Arial" w:hAnsi="Arial" w:cs="Arial"/>
          <w:i/>
          <w:iCs/>
        </w:rPr>
        <w:t>Recital-Revista de Educação, Ciência e Tecnologia de Almenara/MG</w:t>
      </w:r>
      <w:r w:rsidRPr="003026CC">
        <w:rPr>
          <w:rFonts w:ascii="Arial" w:hAnsi="Arial" w:cs="Arial"/>
        </w:rPr>
        <w:t>. 2020;2(1):12-36.</w:t>
      </w:r>
    </w:p>
    <w:p w14:paraId="327A793B" w14:textId="77777777" w:rsidR="003026CC" w:rsidRPr="003026CC" w:rsidRDefault="003026CC" w:rsidP="003026CC">
      <w:pPr>
        <w:pStyle w:val="Bibliografia"/>
        <w:rPr>
          <w:rFonts w:ascii="Arial" w:hAnsi="Arial" w:cs="Arial"/>
        </w:rPr>
      </w:pPr>
      <w:r w:rsidRPr="003026CC">
        <w:rPr>
          <w:rFonts w:ascii="Arial" w:hAnsi="Arial" w:cs="Arial"/>
        </w:rPr>
        <w:t>4.</w:t>
      </w:r>
      <w:r w:rsidRPr="003026CC">
        <w:rPr>
          <w:rFonts w:ascii="Arial" w:hAnsi="Arial" w:cs="Arial"/>
        </w:rPr>
        <w:tab/>
        <w:t xml:space="preserve">ALENCAR NETO JBD, Oliveira ED, Branco MCC, et al. </w:t>
      </w:r>
      <w:r w:rsidRPr="003026CC">
        <w:rPr>
          <w:rFonts w:ascii="Arial" w:hAnsi="Arial" w:cs="Arial"/>
          <w:lang w:val="en-US"/>
        </w:rPr>
        <w:t xml:space="preserve">The impact of covid-19 on the epidemiological profile of fractures. </w:t>
      </w:r>
      <w:r w:rsidRPr="003026CC">
        <w:rPr>
          <w:rFonts w:ascii="Arial" w:hAnsi="Arial" w:cs="Arial"/>
          <w:i/>
          <w:iCs/>
        </w:rPr>
        <w:t>Acta Ortopédica Brasileira</w:t>
      </w:r>
      <w:r w:rsidRPr="003026CC">
        <w:rPr>
          <w:rFonts w:ascii="Arial" w:hAnsi="Arial" w:cs="Arial"/>
        </w:rPr>
        <w:t>. 2022;30.</w:t>
      </w:r>
    </w:p>
    <w:p w14:paraId="1F899F4E" w14:textId="77777777" w:rsidR="003026CC" w:rsidRPr="003026CC" w:rsidRDefault="003026CC" w:rsidP="003026CC">
      <w:pPr>
        <w:pStyle w:val="Bibliografia"/>
        <w:rPr>
          <w:rFonts w:ascii="Arial" w:hAnsi="Arial" w:cs="Arial"/>
          <w:lang w:val="en-US"/>
        </w:rPr>
      </w:pPr>
      <w:r w:rsidRPr="003026CC">
        <w:rPr>
          <w:rFonts w:ascii="Arial" w:hAnsi="Arial" w:cs="Arial"/>
        </w:rPr>
        <w:t>5.</w:t>
      </w:r>
      <w:r w:rsidRPr="003026CC">
        <w:rPr>
          <w:rFonts w:ascii="Arial" w:hAnsi="Arial" w:cs="Arial"/>
        </w:rPr>
        <w:tab/>
        <w:t xml:space="preserve">da Silva AC, da Silva Santos G, Maluf EMCP, Borba VZC. </w:t>
      </w:r>
      <w:r w:rsidRPr="003026CC">
        <w:rPr>
          <w:rFonts w:ascii="Arial" w:hAnsi="Arial" w:cs="Arial"/>
          <w:lang w:val="en-US"/>
        </w:rPr>
        <w:t xml:space="preserve">Incidence of hip fractures during the COVID-19 pandemic in the Brazilian public health care system. </w:t>
      </w:r>
      <w:r w:rsidRPr="003026CC">
        <w:rPr>
          <w:rFonts w:ascii="Arial" w:hAnsi="Arial" w:cs="Arial"/>
          <w:i/>
          <w:iCs/>
          <w:lang w:val="en-US"/>
        </w:rPr>
        <w:t>Archives of osteoporosis</w:t>
      </w:r>
      <w:r w:rsidRPr="003026CC">
        <w:rPr>
          <w:rFonts w:ascii="Arial" w:hAnsi="Arial" w:cs="Arial"/>
          <w:lang w:val="en-US"/>
        </w:rPr>
        <w:t>. 2022;17(1):42.</w:t>
      </w:r>
    </w:p>
    <w:p w14:paraId="7DB14920" w14:textId="77777777" w:rsidR="003026CC" w:rsidRPr="003026CC" w:rsidRDefault="003026CC" w:rsidP="003026CC">
      <w:pPr>
        <w:pStyle w:val="Bibliografia"/>
        <w:rPr>
          <w:rFonts w:ascii="Arial" w:hAnsi="Arial" w:cs="Arial"/>
          <w:lang w:val="en-US"/>
        </w:rPr>
      </w:pPr>
      <w:r w:rsidRPr="003026CC">
        <w:rPr>
          <w:rFonts w:ascii="Arial" w:hAnsi="Arial" w:cs="Arial"/>
          <w:lang w:val="en-US"/>
        </w:rPr>
        <w:t>6.</w:t>
      </w:r>
      <w:r w:rsidRPr="003026CC">
        <w:rPr>
          <w:rFonts w:ascii="Arial" w:hAnsi="Arial" w:cs="Arial"/>
          <w:lang w:val="en-US"/>
        </w:rPr>
        <w:tab/>
        <w:t>Heinz T, Wild M, Eidmann A, et al. Impact of COVID-19 on Fracture Incidence in Germany: A Comparative Age and Gender Analysis of Pre-and Post-Outbreak Periods. In: Vol 11. MDPI; 2023:2139.</w:t>
      </w:r>
    </w:p>
    <w:p w14:paraId="154F5002" w14:textId="77777777" w:rsidR="003026CC" w:rsidRPr="003026CC" w:rsidRDefault="003026CC" w:rsidP="003026CC">
      <w:pPr>
        <w:pStyle w:val="Bibliografia"/>
        <w:rPr>
          <w:rFonts w:ascii="Arial" w:hAnsi="Arial" w:cs="Arial"/>
          <w:lang w:val="en-US"/>
        </w:rPr>
      </w:pPr>
      <w:r w:rsidRPr="003026CC">
        <w:rPr>
          <w:rFonts w:ascii="Arial" w:hAnsi="Arial" w:cs="Arial"/>
          <w:lang w:val="en-US"/>
        </w:rPr>
        <w:t>7.</w:t>
      </w:r>
      <w:r w:rsidRPr="003026CC">
        <w:rPr>
          <w:rFonts w:ascii="Arial" w:hAnsi="Arial" w:cs="Arial"/>
          <w:lang w:val="en-US"/>
        </w:rPr>
        <w:tab/>
        <w:t xml:space="preserve">Kaye AD, Okeagu CN, Pham AD, et al. Economic impact of COVID-19 pandemic on healthcare facilities and systems: International perspectives. </w:t>
      </w:r>
      <w:r w:rsidRPr="003026CC">
        <w:rPr>
          <w:rFonts w:ascii="Arial" w:hAnsi="Arial" w:cs="Arial"/>
          <w:i/>
          <w:iCs/>
          <w:lang w:val="en-US"/>
        </w:rPr>
        <w:t>Best Practice &amp; Research Clinical Anaesthesiology</w:t>
      </w:r>
      <w:r w:rsidRPr="003026CC">
        <w:rPr>
          <w:rFonts w:ascii="Arial" w:hAnsi="Arial" w:cs="Arial"/>
          <w:lang w:val="en-US"/>
        </w:rPr>
        <w:t>. 2021;35(3):293-306.</w:t>
      </w:r>
    </w:p>
    <w:p w14:paraId="1EBD081D" w14:textId="77777777" w:rsidR="003026CC" w:rsidRPr="003026CC" w:rsidRDefault="003026CC" w:rsidP="003026CC">
      <w:pPr>
        <w:pStyle w:val="Bibliografia"/>
        <w:rPr>
          <w:rFonts w:ascii="Arial" w:hAnsi="Arial" w:cs="Arial"/>
          <w:lang w:val="en-US"/>
        </w:rPr>
      </w:pPr>
      <w:r w:rsidRPr="003026CC">
        <w:rPr>
          <w:rFonts w:ascii="Arial" w:hAnsi="Arial" w:cs="Arial"/>
          <w:lang w:val="en-US"/>
        </w:rPr>
        <w:t>8.</w:t>
      </w:r>
      <w:r w:rsidRPr="003026CC">
        <w:rPr>
          <w:rFonts w:ascii="Arial" w:hAnsi="Arial" w:cs="Arial"/>
          <w:lang w:val="en-US"/>
        </w:rPr>
        <w:tab/>
        <w:t xml:space="preserve">Shaukat N, Ali DM, Razzak J. Physical and mental health impacts of COVID-19 on healthcare workers: a scoping review. </w:t>
      </w:r>
      <w:r w:rsidRPr="003026CC">
        <w:rPr>
          <w:rFonts w:ascii="Arial" w:hAnsi="Arial" w:cs="Arial"/>
          <w:i/>
          <w:iCs/>
          <w:lang w:val="en-US"/>
        </w:rPr>
        <w:t>International journal of emergency medicine</w:t>
      </w:r>
      <w:r w:rsidRPr="003026CC">
        <w:rPr>
          <w:rFonts w:ascii="Arial" w:hAnsi="Arial" w:cs="Arial"/>
          <w:lang w:val="en-US"/>
        </w:rPr>
        <w:t>. 2020;13:1-8.</w:t>
      </w:r>
    </w:p>
    <w:p w14:paraId="54ECFA87" w14:textId="77777777" w:rsidR="003026CC" w:rsidRPr="003026CC" w:rsidRDefault="003026CC" w:rsidP="003026CC">
      <w:pPr>
        <w:pStyle w:val="Bibliografia"/>
        <w:rPr>
          <w:rFonts w:ascii="Arial" w:hAnsi="Arial" w:cs="Arial"/>
          <w:lang w:val="en-US"/>
        </w:rPr>
      </w:pPr>
      <w:r w:rsidRPr="003026CC">
        <w:rPr>
          <w:rFonts w:ascii="Arial" w:hAnsi="Arial" w:cs="Arial"/>
          <w:lang w:val="en-US"/>
        </w:rPr>
        <w:t>9.</w:t>
      </w:r>
      <w:r w:rsidRPr="003026CC">
        <w:rPr>
          <w:rFonts w:ascii="Arial" w:hAnsi="Arial" w:cs="Arial"/>
          <w:lang w:val="en-US"/>
        </w:rPr>
        <w:tab/>
        <w:t xml:space="preserve">Cotrin P, Moura W, Gambardela-Tkacz CM, et al. Healthcare workers in Brazil during the COVID-19 pandemic: a cross-sectional online survey. </w:t>
      </w:r>
      <w:r w:rsidRPr="003026CC">
        <w:rPr>
          <w:rFonts w:ascii="Arial" w:hAnsi="Arial" w:cs="Arial"/>
          <w:i/>
          <w:iCs/>
          <w:lang w:val="en-US"/>
        </w:rPr>
        <w:t>INQUIRY: The Journal of Health Care Organization, Provision, and Financing</w:t>
      </w:r>
      <w:r w:rsidRPr="003026CC">
        <w:rPr>
          <w:rFonts w:ascii="Arial" w:hAnsi="Arial" w:cs="Arial"/>
          <w:lang w:val="en-US"/>
        </w:rPr>
        <w:t>. 2020;57:0046958020963711.</w:t>
      </w:r>
    </w:p>
    <w:p w14:paraId="2253FD83" w14:textId="77777777" w:rsidR="003026CC" w:rsidRPr="003026CC" w:rsidRDefault="003026CC" w:rsidP="003026CC">
      <w:pPr>
        <w:pStyle w:val="Bibliografia"/>
        <w:rPr>
          <w:rFonts w:ascii="Arial" w:hAnsi="Arial" w:cs="Arial"/>
        </w:rPr>
      </w:pPr>
      <w:r w:rsidRPr="003026CC">
        <w:rPr>
          <w:rFonts w:ascii="Arial" w:hAnsi="Arial" w:cs="Arial"/>
          <w:lang w:val="en-US"/>
        </w:rPr>
        <w:t>10.</w:t>
      </w:r>
      <w:r w:rsidRPr="003026CC">
        <w:rPr>
          <w:rFonts w:ascii="Arial" w:hAnsi="Arial" w:cs="Arial"/>
          <w:lang w:val="en-US"/>
        </w:rPr>
        <w:tab/>
        <w:t xml:space="preserve">Baker MA, Sands KE, Huang SS, et al. The impact of coronavirus disease 2019 (COVID-19) on healthcare-associated infections. </w:t>
      </w:r>
      <w:r w:rsidRPr="003026CC">
        <w:rPr>
          <w:rFonts w:ascii="Arial" w:hAnsi="Arial" w:cs="Arial"/>
          <w:i/>
          <w:iCs/>
        </w:rPr>
        <w:t>Clinical Infectious Diseases</w:t>
      </w:r>
      <w:r w:rsidRPr="003026CC">
        <w:rPr>
          <w:rFonts w:ascii="Arial" w:hAnsi="Arial" w:cs="Arial"/>
        </w:rPr>
        <w:t>. 2022;74(10):1748-1754.</w:t>
      </w:r>
    </w:p>
    <w:p w14:paraId="0B3156B8" w14:textId="77777777" w:rsidR="003026CC" w:rsidRPr="003026CC" w:rsidRDefault="003026CC" w:rsidP="003026CC">
      <w:pPr>
        <w:pStyle w:val="Bibliografia"/>
        <w:rPr>
          <w:rFonts w:ascii="Arial" w:hAnsi="Arial" w:cs="Arial"/>
          <w:lang w:val="en-US"/>
        </w:rPr>
      </w:pPr>
      <w:r w:rsidRPr="003026CC">
        <w:rPr>
          <w:rFonts w:ascii="Arial" w:hAnsi="Arial" w:cs="Arial"/>
        </w:rPr>
        <w:t>11.</w:t>
      </w:r>
      <w:r w:rsidRPr="003026CC">
        <w:rPr>
          <w:rFonts w:ascii="Arial" w:hAnsi="Arial" w:cs="Arial"/>
        </w:rPr>
        <w:tab/>
        <w:t xml:space="preserve">Odeh MM, Odeh-Moreira J. A pandemia de Covid-19 no Brasil: consequências de um novo futuro para a sociedade brasileira. </w:t>
      </w:r>
      <w:r w:rsidRPr="003026CC">
        <w:rPr>
          <w:rFonts w:ascii="Arial" w:hAnsi="Arial" w:cs="Arial"/>
          <w:lang w:val="en-US"/>
        </w:rPr>
        <w:t>Published online 2021.</w:t>
      </w:r>
    </w:p>
    <w:p w14:paraId="7ED8994C" w14:textId="77777777" w:rsidR="003026CC" w:rsidRPr="003026CC" w:rsidRDefault="003026CC" w:rsidP="003026CC">
      <w:pPr>
        <w:pStyle w:val="Bibliografia"/>
        <w:rPr>
          <w:rFonts w:ascii="Arial" w:hAnsi="Arial" w:cs="Arial"/>
          <w:lang w:val="en-US"/>
        </w:rPr>
      </w:pPr>
      <w:r w:rsidRPr="003026CC">
        <w:rPr>
          <w:rFonts w:ascii="Arial" w:hAnsi="Arial" w:cs="Arial"/>
          <w:lang w:val="en-US"/>
        </w:rPr>
        <w:t>12.</w:t>
      </w:r>
      <w:r w:rsidRPr="003026CC">
        <w:rPr>
          <w:rFonts w:ascii="Arial" w:hAnsi="Arial" w:cs="Arial"/>
          <w:lang w:val="en-US"/>
        </w:rPr>
        <w:tab/>
        <w:t xml:space="preserve">Baloch S, Baloch MA, Zheng T, Pei X. The coronavirus disease 2019 (COVID-19) pandemic. </w:t>
      </w:r>
      <w:r w:rsidRPr="003026CC">
        <w:rPr>
          <w:rFonts w:ascii="Arial" w:hAnsi="Arial" w:cs="Arial"/>
          <w:i/>
          <w:iCs/>
          <w:lang w:val="en-US"/>
        </w:rPr>
        <w:t>The Tohoku journal of experimental medicine</w:t>
      </w:r>
      <w:r w:rsidRPr="003026CC">
        <w:rPr>
          <w:rFonts w:ascii="Arial" w:hAnsi="Arial" w:cs="Arial"/>
          <w:lang w:val="en-US"/>
        </w:rPr>
        <w:t>. 2020;250(4):271-278.</w:t>
      </w:r>
    </w:p>
    <w:p w14:paraId="567DEB40" w14:textId="77777777" w:rsidR="003026CC" w:rsidRPr="003026CC" w:rsidRDefault="003026CC" w:rsidP="003026CC">
      <w:pPr>
        <w:pStyle w:val="Bibliografia"/>
        <w:rPr>
          <w:rFonts w:ascii="Arial" w:hAnsi="Arial" w:cs="Arial"/>
        </w:rPr>
      </w:pPr>
      <w:r w:rsidRPr="003026CC">
        <w:rPr>
          <w:rFonts w:ascii="Arial" w:hAnsi="Arial" w:cs="Arial"/>
          <w:lang w:val="en-US"/>
        </w:rPr>
        <w:t>13.</w:t>
      </w:r>
      <w:r w:rsidRPr="003026CC">
        <w:rPr>
          <w:rFonts w:ascii="Arial" w:hAnsi="Arial" w:cs="Arial"/>
          <w:lang w:val="en-US"/>
        </w:rPr>
        <w:tab/>
        <w:t xml:space="preserve">Güner HR, Hasanoğlu İ, Aktaş F. COVID-19: Prevention and control measures in community. </w:t>
      </w:r>
      <w:r w:rsidRPr="003026CC">
        <w:rPr>
          <w:rFonts w:ascii="Arial" w:hAnsi="Arial" w:cs="Arial"/>
          <w:i/>
          <w:iCs/>
        </w:rPr>
        <w:t>Turkish Journal of medical sciences</w:t>
      </w:r>
      <w:r w:rsidRPr="003026CC">
        <w:rPr>
          <w:rFonts w:ascii="Arial" w:hAnsi="Arial" w:cs="Arial"/>
        </w:rPr>
        <w:t>. 2020;50(9):571-577.</w:t>
      </w:r>
    </w:p>
    <w:p w14:paraId="37B6CCCB" w14:textId="77777777" w:rsidR="003026CC" w:rsidRPr="003026CC" w:rsidRDefault="003026CC" w:rsidP="003026CC">
      <w:pPr>
        <w:pStyle w:val="Bibliografia"/>
        <w:rPr>
          <w:rFonts w:ascii="Arial" w:hAnsi="Arial" w:cs="Arial"/>
          <w:lang w:val="en-US"/>
        </w:rPr>
      </w:pPr>
      <w:r w:rsidRPr="003026CC">
        <w:rPr>
          <w:rFonts w:ascii="Arial" w:hAnsi="Arial" w:cs="Arial"/>
        </w:rPr>
        <w:t>14.</w:t>
      </w:r>
      <w:r w:rsidRPr="003026CC">
        <w:rPr>
          <w:rFonts w:ascii="Arial" w:hAnsi="Arial" w:cs="Arial"/>
        </w:rPr>
        <w:tab/>
        <w:t xml:space="preserve">Silva JCA, Ribeiro MDA, da Silva LN, Pinheiro HA, Bezerra LMA, Oliveira SB. Fraturas de fêmur em idosos nas diferentes regiões do Brasil de 2015 a 2020: análise dos custos, tempo de internação e total de óbitos. </w:t>
      </w:r>
      <w:r w:rsidRPr="003026CC">
        <w:rPr>
          <w:rFonts w:ascii="Arial" w:hAnsi="Arial" w:cs="Arial"/>
          <w:i/>
          <w:iCs/>
          <w:lang w:val="en-US"/>
        </w:rPr>
        <w:t>Revista Pesquisa em Fisioterapia</w:t>
      </w:r>
      <w:r w:rsidRPr="003026CC">
        <w:rPr>
          <w:rFonts w:ascii="Arial" w:hAnsi="Arial" w:cs="Arial"/>
          <w:lang w:val="en-US"/>
        </w:rPr>
        <w:t>. 2021;11(4):798-806.</w:t>
      </w:r>
    </w:p>
    <w:p w14:paraId="7ADB59B7" w14:textId="77777777" w:rsidR="003026CC" w:rsidRPr="003026CC" w:rsidRDefault="003026CC" w:rsidP="003026CC">
      <w:pPr>
        <w:pStyle w:val="Bibliografia"/>
        <w:rPr>
          <w:rFonts w:ascii="Arial" w:hAnsi="Arial" w:cs="Arial"/>
        </w:rPr>
      </w:pPr>
      <w:r w:rsidRPr="003026CC">
        <w:rPr>
          <w:rFonts w:ascii="Arial" w:hAnsi="Arial" w:cs="Arial"/>
          <w:lang w:val="en-US"/>
        </w:rPr>
        <w:lastRenderedPageBreak/>
        <w:t>15.</w:t>
      </w:r>
      <w:r w:rsidRPr="003026CC">
        <w:rPr>
          <w:rFonts w:ascii="Arial" w:hAnsi="Arial" w:cs="Arial"/>
          <w:lang w:val="en-US"/>
        </w:rPr>
        <w:tab/>
        <w:t xml:space="preserve">Villeneuve PJ, Goldberg MS. Methodological considerations for epidemiological studies of air pollution and the SARS and COVID-19 coronavirus outbreaks. </w:t>
      </w:r>
      <w:r w:rsidRPr="003026CC">
        <w:rPr>
          <w:rFonts w:ascii="Arial" w:hAnsi="Arial" w:cs="Arial"/>
          <w:i/>
          <w:iCs/>
        </w:rPr>
        <w:t>Environmental health perspectives</w:t>
      </w:r>
      <w:r w:rsidRPr="003026CC">
        <w:rPr>
          <w:rFonts w:ascii="Arial" w:hAnsi="Arial" w:cs="Arial"/>
        </w:rPr>
        <w:t>. 2020;128(9):095001.</w:t>
      </w:r>
    </w:p>
    <w:p w14:paraId="4C0DB6BE" w14:textId="77777777" w:rsidR="003026CC" w:rsidRPr="003026CC" w:rsidRDefault="003026CC" w:rsidP="003026CC">
      <w:pPr>
        <w:pStyle w:val="Bibliografia"/>
        <w:rPr>
          <w:rFonts w:ascii="Arial" w:hAnsi="Arial" w:cs="Arial"/>
        </w:rPr>
      </w:pPr>
      <w:r w:rsidRPr="003026CC">
        <w:rPr>
          <w:rFonts w:ascii="Arial" w:hAnsi="Arial" w:cs="Arial"/>
        </w:rPr>
        <w:t>16.</w:t>
      </w:r>
      <w:r w:rsidRPr="003026CC">
        <w:rPr>
          <w:rFonts w:ascii="Arial" w:hAnsi="Arial" w:cs="Arial"/>
        </w:rPr>
        <w:tab/>
        <w:t xml:space="preserve">Lima AC, Januário MC, Lima PT, de Moura W. DATASUS: o uso dos Sistemas de Informação na Saúde Pública. </w:t>
      </w:r>
      <w:r w:rsidRPr="003026CC">
        <w:rPr>
          <w:rFonts w:ascii="Arial" w:hAnsi="Arial" w:cs="Arial"/>
          <w:i/>
          <w:iCs/>
        </w:rPr>
        <w:t>Refas-Revista Fatec Zona Sul</w:t>
      </w:r>
      <w:r w:rsidRPr="003026CC">
        <w:rPr>
          <w:rFonts w:ascii="Arial" w:hAnsi="Arial" w:cs="Arial"/>
        </w:rPr>
        <w:t>. 2015;1(3):16-31.</w:t>
      </w:r>
    </w:p>
    <w:p w14:paraId="45287B34" w14:textId="77777777" w:rsidR="003026CC" w:rsidRPr="003026CC" w:rsidRDefault="003026CC" w:rsidP="003026CC">
      <w:pPr>
        <w:pStyle w:val="Bibliografia"/>
        <w:rPr>
          <w:rFonts w:ascii="Arial" w:hAnsi="Arial" w:cs="Arial"/>
        </w:rPr>
      </w:pPr>
      <w:r w:rsidRPr="003026CC">
        <w:rPr>
          <w:rFonts w:ascii="Arial" w:hAnsi="Arial" w:cs="Arial"/>
        </w:rPr>
        <w:t>17.</w:t>
      </w:r>
      <w:r w:rsidRPr="003026CC">
        <w:rPr>
          <w:rFonts w:ascii="Arial" w:hAnsi="Arial" w:cs="Arial"/>
        </w:rPr>
        <w:tab/>
        <w:t xml:space="preserve">OMS. </w:t>
      </w:r>
      <w:r w:rsidRPr="003026CC">
        <w:rPr>
          <w:rFonts w:ascii="Arial" w:hAnsi="Arial" w:cs="Arial"/>
          <w:i/>
          <w:iCs/>
        </w:rPr>
        <w:t>CID-10: Classificação Estatística Internacional de Doenças Com Disquete</w:t>
      </w:r>
      <w:r w:rsidRPr="003026CC">
        <w:rPr>
          <w:rFonts w:ascii="Arial" w:hAnsi="Arial" w:cs="Arial"/>
        </w:rPr>
        <w:t>. Edusp; 1994.</w:t>
      </w:r>
    </w:p>
    <w:p w14:paraId="3D0B4E1C" w14:textId="77777777" w:rsidR="003026CC" w:rsidRPr="003026CC" w:rsidRDefault="003026CC" w:rsidP="003026CC">
      <w:pPr>
        <w:pStyle w:val="Bibliografia"/>
        <w:rPr>
          <w:rFonts w:ascii="Arial" w:hAnsi="Arial" w:cs="Arial"/>
          <w:lang w:val="en-US"/>
        </w:rPr>
      </w:pPr>
      <w:r w:rsidRPr="003026CC">
        <w:rPr>
          <w:rFonts w:ascii="Arial" w:hAnsi="Arial" w:cs="Arial"/>
        </w:rPr>
        <w:t>18.</w:t>
      </w:r>
      <w:r w:rsidRPr="003026CC">
        <w:rPr>
          <w:rFonts w:ascii="Arial" w:hAnsi="Arial" w:cs="Arial"/>
        </w:rPr>
        <w:tab/>
        <w:t>Guerriero ICZ, de Souza Minayo MC. A aprovação da Resolução CNS n</w:t>
      </w:r>
      <w:r w:rsidRPr="003026CC">
        <w:rPr>
          <w:rFonts w:ascii="Arial" w:hAnsi="Arial" w:cs="Arial"/>
          <w:vertAlign w:val="superscript"/>
        </w:rPr>
        <w:t>o</w:t>
      </w:r>
      <w:r w:rsidRPr="003026CC">
        <w:rPr>
          <w:rFonts w:ascii="Arial" w:hAnsi="Arial" w:cs="Arial"/>
        </w:rPr>
        <w:t xml:space="preserve"> 510/2016 é um avanço para a ciência brasileira. </w:t>
      </w:r>
      <w:r w:rsidRPr="003026CC">
        <w:rPr>
          <w:rFonts w:ascii="Arial" w:hAnsi="Arial" w:cs="Arial"/>
          <w:i/>
          <w:iCs/>
          <w:lang w:val="en-US"/>
        </w:rPr>
        <w:t>Saude E Sociedade</w:t>
      </w:r>
      <w:r w:rsidRPr="003026CC">
        <w:rPr>
          <w:rFonts w:ascii="Arial" w:hAnsi="Arial" w:cs="Arial"/>
          <w:lang w:val="en-US"/>
        </w:rPr>
        <w:t>. 2019;28(4):299-310. doi:10.1590/s0104-12902019190232</w:t>
      </w:r>
    </w:p>
    <w:p w14:paraId="75C0684D" w14:textId="77777777" w:rsidR="003026CC" w:rsidRPr="003026CC" w:rsidRDefault="003026CC" w:rsidP="003026CC">
      <w:pPr>
        <w:pStyle w:val="Bibliografia"/>
        <w:rPr>
          <w:rFonts w:ascii="Arial" w:hAnsi="Arial" w:cs="Arial"/>
          <w:lang w:val="en-US"/>
        </w:rPr>
      </w:pPr>
      <w:r w:rsidRPr="003026CC">
        <w:rPr>
          <w:rFonts w:ascii="Arial" w:hAnsi="Arial" w:cs="Arial"/>
          <w:lang w:val="en-US"/>
        </w:rPr>
        <w:t>19.</w:t>
      </w:r>
      <w:r w:rsidRPr="003026CC">
        <w:rPr>
          <w:rFonts w:ascii="Arial" w:hAnsi="Arial" w:cs="Arial"/>
          <w:lang w:val="en-US"/>
        </w:rPr>
        <w:tab/>
        <w:t xml:space="preserve">Miranda I, Sangüesa-Nebot MJ, González A, Doménech J. Impact of strict population confinement on fracture incidence during the COVID-19 pandemic. Experience from a public Health Care Department in Spain. </w:t>
      </w:r>
      <w:r w:rsidRPr="003026CC">
        <w:rPr>
          <w:rFonts w:ascii="Arial" w:hAnsi="Arial" w:cs="Arial"/>
          <w:i/>
          <w:iCs/>
          <w:lang w:val="en-US"/>
        </w:rPr>
        <w:t>Journal of Orthopaedic Science</w:t>
      </w:r>
      <w:r w:rsidRPr="003026CC">
        <w:rPr>
          <w:rFonts w:ascii="Arial" w:hAnsi="Arial" w:cs="Arial"/>
          <w:lang w:val="en-US"/>
        </w:rPr>
        <w:t>. 2022;27(3):677-680.</w:t>
      </w:r>
    </w:p>
    <w:p w14:paraId="716E53E5" w14:textId="77777777" w:rsidR="003026CC" w:rsidRPr="003026CC" w:rsidRDefault="003026CC" w:rsidP="003026CC">
      <w:pPr>
        <w:pStyle w:val="Bibliografia"/>
        <w:rPr>
          <w:rFonts w:ascii="Arial" w:hAnsi="Arial" w:cs="Arial"/>
          <w:lang w:val="en-US"/>
        </w:rPr>
      </w:pPr>
      <w:r w:rsidRPr="003026CC">
        <w:rPr>
          <w:rFonts w:ascii="Arial" w:hAnsi="Arial" w:cs="Arial"/>
          <w:lang w:val="en-US"/>
        </w:rPr>
        <w:t>20.</w:t>
      </w:r>
      <w:r w:rsidRPr="003026CC">
        <w:rPr>
          <w:rFonts w:ascii="Arial" w:hAnsi="Arial" w:cs="Arial"/>
          <w:lang w:val="en-US"/>
        </w:rPr>
        <w:tab/>
        <w:t xml:space="preserve">Wilk R, Adamczyk P, Pluskiewicz W, Skrzypek M, Hajzyk M, Koczy B. One year of the COVID-19 pandemic in Poland–the incidence of osteoporotic forearm, arm, and hip fractures. </w:t>
      </w:r>
      <w:r w:rsidRPr="003026CC">
        <w:rPr>
          <w:rFonts w:ascii="Arial" w:hAnsi="Arial" w:cs="Arial"/>
          <w:i/>
          <w:iCs/>
          <w:lang w:val="en-US"/>
        </w:rPr>
        <w:t>Archives of Osteoporosis</w:t>
      </w:r>
      <w:r w:rsidRPr="003026CC">
        <w:rPr>
          <w:rFonts w:ascii="Arial" w:hAnsi="Arial" w:cs="Arial"/>
          <w:lang w:val="en-US"/>
        </w:rPr>
        <w:t>. 2022;17(1):38.</w:t>
      </w:r>
    </w:p>
    <w:p w14:paraId="30957732" w14:textId="77777777" w:rsidR="003026CC" w:rsidRPr="003026CC" w:rsidRDefault="003026CC" w:rsidP="003026CC">
      <w:pPr>
        <w:pStyle w:val="Bibliografia"/>
        <w:rPr>
          <w:rFonts w:ascii="Arial" w:hAnsi="Arial" w:cs="Arial"/>
        </w:rPr>
      </w:pPr>
      <w:r w:rsidRPr="003026CC">
        <w:rPr>
          <w:rFonts w:ascii="Arial" w:hAnsi="Arial" w:cs="Arial"/>
          <w:lang w:val="en-US"/>
        </w:rPr>
        <w:t>21.</w:t>
      </w:r>
      <w:r w:rsidRPr="003026CC">
        <w:rPr>
          <w:rFonts w:ascii="Arial" w:hAnsi="Arial" w:cs="Arial"/>
          <w:lang w:val="en-US"/>
        </w:rPr>
        <w:tab/>
        <w:t xml:space="preserve">Lopez Gavilanez E. Incidence of Hip Fractures during the COVID-19 Pandemic in Brazil. </w:t>
      </w:r>
      <w:r w:rsidRPr="003026CC">
        <w:rPr>
          <w:rFonts w:ascii="Arial" w:hAnsi="Arial" w:cs="Arial"/>
          <w:i/>
          <w:iCs/>
        </w:rPr>
        <w:t>Archives of Osteoporosis</w:t>
      </w:r>
      <w:r w:rsidRPr="003026CC">
        <w:rPr>
          <w:rFonts w:ascii="Arial" w:hAnsi="Arial" w:cs="Arial"/>
        </w:rPr>
        <w:t>. 2022;17(1):88.</w:t>
      </w:r>
    </w:p>
    <w:p w14:paraId="710A8E81" w14:textId="77777777" w:rsidR="003026CC" w:rsidRPr="003026CC" w:rsidRDefault="003026CC" w:rsidP="003026CC">
      <w:pPr>
        <w:pStyle w:val="Bibliografia"/>
        <w:rPr>
          <w:rFonts w:ascii="Arial" w:hAnsi="Arial" w:cs="Arial"/>
          <w:lang w:val="en-US"/>
        </w:rPr>
      </w:pPr>
      <w:r w:rsidRPr="003026CC">
        <w:rPr>
          <w:rFonts w:ascii="Arial" w:hAnsi="Arial" w:cs="Arial"/>
        </w:rPr>
        <w:t>22.</w:t>
      </w:r>
      <w:r w:rsidRPr="003026CC">
        <w:rPr>
          <w:rFonts w:ascii="Arial" w:hAnsi="Arial" w:cs="Arial"/>
        </w:rPr>
        <w:tab/>
        <w:t xml:space="preserve">Adami F, Dos Santos Figueiredo FW, Da Silva Paiva L, et al. </w:t>
      </w:r>
      <w:r w:rsidRPr="003026CC">
        <w:rPr>
          <w:rFonts w:ascii="Arial" w:hAnsi="Arial" w:cs="Arial"/>
          <w:lang w:val="en-US"/>
        </w:rPr>
        <w:t xml:space="preserve">Mortality and incidence of hospital admissions for stroke among Brazilians aged 15 to 49 years between 2008 and 2012. </w:t>
      </w:r>
      <w:r w:rsidRPr="003026CC">
        <w:rPr>
          <w:rFonts w:ascii="Arial" w:hAnsi="Arial" w:cs="Arial"/>
          <w:i/>
          <w:iCs/>
          <w:lang w:val="en-US"/>
        </w:rPr>
        <w:t>PLoS ONE</w:t>
      </w:r>
      <w:r w:rsidRPr="003026CC">
        <w:rPr>
          <w:rFonts w:ascii="Arial" w:hAnsi="Arial" w:cs="Arial"/>
          <w:lang w:val="en-US"/>
        </w:rPr>
        <w:t>. Published online 2016. doi:10.1371/journal.pone.0152739</w:t>
      </w:r>
    </w:p>
    <w:p w14:paraId="3D09E6CC" w14:textId="77777777" w:rsidR="003026CC" w:rsidRPr="003026CC" w:rsidRDefault="003026CC" w:rsidP="003026CC">
      <w:pPr>
        <w:pStyle w:val="Bibliografia"/>
        <w:rPr>
          <w:rFonts w:ascii="Arial" w:hAnsi="Arial" w:cs="Arial"/>
          <w:lang w:val="en-US"/>
        </w:rPr>
      </w:pPr>
      <w:r w:rsidRPr="003026CC">
        <w:rPr>
          <w:rFonts w:ascii="Arial" w:hAnsi="Arial" w:cs="Arial"/>
          <w:lang w:val="en-US"/>
        </w:rPr>
        <w:t>23.</w:t>
      </w:r>
      <w:r w:rsidRPr="003026CC">
        <w:rPr>
          <w:rFonts w:ascii="Arial" w:hAnsi="Arial" w:cs="Arial"/>
          <w:lang w:val="en-US"/>
        </w:rPr>
        <w:tab/>
        <w:t xml:space="preserve">Reimers A, Laflamme L. Hip fractures among the elderly: personal and contextual social factors that matter. </w:t>
      </w:r>
      <w:r w:rsidRPr="003026CC">
        <w:rPr>
          <w:rFonts w:ascii="Arial" w:hAnsi="Arial" w:cs="Arial"/>
          <w:i/>
          <w:iCs/>
          <w:lang w:val="en-US"/>
        </w:rPr>
        <w:t>Journal of Trauma and Acute Care Surgery</w:t>
      </w:r>
      <w:r w:rsidRPr="003026CC">
        <w:rPr>
          <w:rFonts w:ascii="Arial" w:hAnsi="Arial" w:cs="Arial"/>
          <w:lang w:val="en-US"/>
        </w:rPr>
        <w:t>. 2007;62(2):365-369.</w:t>
      </w:r>
    </w:p>
    <w:p w14:paraId="3FE7E45F" w14:textId="77777777" w:rsidR="003026CC" w:rsidRPr="003026CC" w:rsidRDefault="003026CC" w:rsidP="003026CC">
      <w:pPr>
        <w:pStyle w:val="Bibliografia"/>
        <w:rPr>
          <w:rFonts w:ascii="Arial" w:hAnsi="Arial" w:cs="Arial"/>
        </w:rPr>
      </w:pPr>
      <w:r w:rsidRPr="003026CC">
        <w:rPr>
          <w:rFonts w:ascii="Arial" w:hAnsi="Arial" w:cs="Arial"/>
          <w:lang w:val="en-US"/>
        </w:rPr>
        <w:t>24.</w:t>
      </w:r>
      <w:r w:rsidRPr="003026CC">
        <w:rPr>
          <w:rFonts w:ascii="Arial" w:hAnsi="Arial" w:cs="Arial"/>
          <w:lang w:val="en-US"/>
        </w:rPr>
        <w:tab/>
        <w:t xml:space="preserve">Lv H, Zhang Q, Yin Y, et al. Epidemiologic characteristics of traumatic fractures during the outbreak of coronavirus disease 2019 (COVID-19) in China: A retrospective &amp; comparative multi-center study. </w:t>
      </w:r>
      <w:r w:rsidRPr="003026CC">
        <w:rPr>
          <w:rFonts w:ascii="Arial" w:hAnsi="Arial" w:cs="Arial"/>
          <w:i/>
          <w:iCs/>
        </w:rPr>
        <w:t>Injury</w:t>
      </w:r>
      <w:r w:rsidRPr="003026CC">
        <w:rPr>
          <w:rFonts w:ascii="Arial" w:hAnsi="Arial" w:cs="Arial"/>
        </w:rPr>
        <w:t>. 2020;51(8):1698-1704.</w:t>
      </w:r>
    </w:p>
    <w:p w14:paraId="0B49DD9C" w14:textId="72961327" w:rsidR="00A464A9" w:rsidRDefault="003026CC" w:rsidP="004D05C5">
      <w:pPr>
        <w:pBdr>
          <w:top w:val="nil"/>
          <w:left w:val="nil"/>
          <w:bottom w:val="nil"/>
          <w:right w:val="nil"/>
          <w:between w:val="nil"/>
        </w:pBdr>
        <w:spacing w:before="0" w:line="480" w:lineRule="auto"/>
        <w:ind w:left="720" w:hanging="720"/>
        <w:rPr>
          <w:rFonts w:ascii="Arial" w:eastAsia="Arial" w:hAnsi="Arial" w:cs="Arial"/>
          <w:color w:val="000000"/>
        </w:rPr>
      </w:pPr>
      <w:r>
        <w:rPr>
          <w:rFonts w:ascii="Arial" w:eastAsia="Arial" w:hAnsi="Arial" w:cs="Arial"/>
          <w:color w:val="000000"/>
        </w:rPr>
        <w:fldChar w:fldCharType="end"/>
      </w:r>
    </w:p>
    <w:bookmarkEnd w:id="1"/>
    <w:p w14:paraId="2BC7714E"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sectPr w:rsidR="00A464A9" w:rsidSect="004D05C5">
      <w:pgSz w:w="11900" w:h="16840"/>
      <w:pgMar w:top="1418" w:right="1418" w:bottom="1418" w:left="1418"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CE274" w14:textId="77777777" w:rsidR="00060D11" w:rsidRDefault="00060D11" w:rsidP="00C74A55">
      <w:pPr>
        <w:spacing w:before="0" w:after="0" w:line="240" w:lineRule="auto"/>
      </w:pPr>
      <w:r>
        <w:separator/>
      </w:r>
    </w:p>
  </w:endnote>
  <w:endnote w:type="continuationSeparator" w:id="0">
    <w:p w14:paraId="305E381E" w14:textId="77777777" w:rsidR="00060D11" w:rsidRDefault="00060D11" w:rsidP="00C74A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565B0" w14:textId="77777777" w:rsidR="00060D11" w:rsidRDefault="00060D11" w:rsidP="00C74A55">
      <w:pPr>
        <w:spacing w:before="0" w:after="0" w:line="240" w:lineRule="auto"/>
      </w:pPr>
      <w:r>
        <w:separator/>
      </w:r>
    </w:p>
  </w:footnote>
  <w:footnote w:type="continuationSeparator" w:id="0">
    <w:p w14:paraId="610EB39A" w14:textId="77777777" w:rsidR="00060D11" w:rsidRDefault="00060D11" w:rsidP="00C74A5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364E43"/>
    <w:multiLevelType w:val="multilevel"/>
    <w:tmpl w:val="3B4A0B2C"/>
    <w:lvl w:ilvl="0">
      <w:start w:val="1"/>
      <w:numFmt w:val="decimal"/>
      <w:lvlText w:val="%1."/>
      <w:lvlJc w:val="left"/>
      <w:pPr>
        <w:ind w:left="644" w:hanging="359"/>
      </w:pPr>
      <w:rPr>
        <w:smallCaps w:val="0"/>
        <w:strike w:val="0"/>
        <w:shd w:val="clear" w:color="auto" w:fill="auto"/>
        <w:vertAlign w:val="baseline"/>
      </w:rPr>
    </w:lvl>
    <w:lvl w:ilvl="1">
      <w:start w:val="1"/>
      <w:numFmt w:val="lowerLetter"/>
      <w:lvlText w:val="%2."/>
      <w:lvlJc w:val="left"/>
      <w:pPr>
        <w:ind w:left="1440" w:hanging="360"/>
      </w:pPr>
      <w:rPr>
        <w:smallCaps w:val="0"/>
        <w:strike w:val="0"/>
        <w:shd w:val="clear" w:color="auto" w:fill="auto"/>
        <w:vertAlign w:val="baseline"/>
      </w:rPr>
    </w:lvl>
    <w:lvl w:ilvl="2">
      <w:start w:val="1"/>
      <w:numFmt w:val="lowerRoman"/>
      <w:lvlText w:val="%3."/>
      <w:lvlJc w:val="left"/>
      <w:pPr>
        <w:ind w:left="2160" w:hanging="300"/>
      </w:pPr>
      <w:rPr>
        <w:smallCaps w:val="0"/>
        <w:strike w:val="0"/>
        <w:shd w:val="clear" w:color="auto" w:fill="auto"/>
        <w:vertAlign w:val="baseline"/>
      </w:rPr>
    </w:lvl>
    <w:lvl w:ilvl="3">
      <w:start w:val="1"/>
      <w:numFmt w:val="decimal"/>
      <w:lvlText w:val="%4."/>
      <w:lvlJc w:val="left"/>
      <w:pPr>
        <w:ind w:left="2880" w:hanging="360"/>
      </w:pPr>
      <w:rPr>
        <w:smallCaps w:val="0"/>
        <w:strike w:val="0"/>
        <w:shd w:val="clear" w:color="auto" w:fill="auto"/>
        <w:vertAlign w:val="baseline"/>
      </w:rPr>
    </w:lvl>
    <w:lvl w:ilvl="4">
      <w:start w:val="1"/>
      <w:numFmt w:val="lowerLetter"/>
      <w:lvlText w:val="%5."/>
      <w:lvlJc w:val="left"/>
      <w:pPr>
        <w:ind w:left="3600" w:hanging="360"/>
      </w:pPr>
      <w:rPr>
        <w:smallCaps w:val="0"/>
        <w:strike w:val="0"/>
        <w:shd w:val="clear" w:color="auto" w:fill="auto"/>
        <w:vertAlign w:val="baseline"/>
      </w:rPr>
    </w:lvl>
    <w:lvl w:ilvl="5">
      <w:start w:val="1"/>
      <w:numFmt w:val="lowerRoman"/>
      <w:lvlText w:val="%6."/>
      <w:lvlJc w:val="left"/>
      <w:pPr>
        <w:ind w:left="4320" w:hanging="300"/>
      </w:pPr>
      <w:rPr>
        <w:smallCaps w:val="0"/>
        <w:strike w:val="0"/>
        <w:shd w:val="clear" w:color="auto" w:fill="auto"/>
        <w:vertAlign w:val="baseline"/>
      </w:rPr>
    </w:lvl>
    <w:lvl w:ilvl="6">
      <w:start w:val="1"/>
      <w:numFmt w:val="decimal"/>
      <w:lvlText w:val="%7."/>
      <w:lvlJc w:val="left"/>
      <w:pPr>
        <w:ind w:left="5040" w:hanging="360"/>
      </w:pPr>
      <w:rPr>
        <w:smallCaps w:val="0"/>
        <w:strike w:val="0"/>
        <w:shd w:val="clear" w:color="auto" w:fill="auto"/>
        <w:vertAlign w:val="baseline"/>
      </w:rPr>
    </w:lvl>
    <w:lvl w:ilvl="7">
      <w:start w:val="1"/>
      <w:numFmt w:val="lowerLetter"/>
      <w:lvlText w:val="%8."/>
      <w:lvlJc w:val="left"/>
      <w:pPr>
        <w:ind w:left="5760" w:hanging="360"/>
      </w:pPr>
      <w:rPr>
        <w:smallCaps w:val="0"/>
        <w:strike w:val="0"/>
        <w:shd w:val="clear" w:color="auto" w:fill="auto"/>
        <w:vertAlign w:val="baseline"/>
      </w:rPr>
    </w:lvl>
    <w:lvl w:ilvl="8">
      <w:start w:val="1"/>
      <w:numFmt w:val="lowerRoman"/>
      <w:lvlText w:val="%9."/>
      <w:lvlJc w:val="left"/>
      <w:pPr>
        <w:ind w:left="6480" w:hanging="300"/>
      </w:pPr>
      <w:rPr>
        <w:smallCaps w:val="0"/>
        <w:strike w:val="0"/>
        <w:shd w:val="clear" w:color="auto" w:fill="auto"/>
        <w:vertAlign w:val="baseline"/>
      </w:rPr>
    </w:lvl>
  </w:abstractNum>
  <w:num w:numId="1" w16cid:durableId="1372922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4A9"/>
    <w:rsid w:val="00060D11"/>
    <w:rsid w:val="00126D38"/>
    <w:rsid w:val="00194A62"/>
    <w:rsid w:val="00207285"/>
    <w:rsid w:val="00252F5F"/>
    <w:rsid w:val="002E0B2A"/>
    <w:rsid w:val="003026CC"/>
    <w:rsid w:val="00312374"/>
    <w:rsid w:val="00381504"/>
    <w:rsid w:val="00406078"/>
    <w:rsid w:val="00441F94"/>
    <w:rsid w:val="004974A0"/>
    <w:rsid w:val="004C674F"/>
    <w:rsid w:val="004D05C5"/>
    <w:rsid w:val="0059009B"/>
    <w:rsid w:val="005B4984"/>
    <w:rsid w:val="005F1832"/>
    <w:rsid w:val="006437D1"/>
    <w:rsid w:val="00650B09"/>
    <w:rsid w:val="00653242"/>
    <w:rsid w:val="006A604E"/>
    <w:rsid w:val="006B5B09"/>
    <w:rsid w:val="006F637F"/>
    <w:rsid w:val="00707007"/>
    <w:rsid w:val="00712613"/>
    <w:rsid w:val="00795157"/>
    <w:rsid w:val="007951EC"/>
    <w:rsid w:val="007A254E"/>
    <w:rsid w:val="0095610D"/>
    <w:rsid w:val="00A41E0F"/>
    <w:rsid w:val="00A464A9"/>
    <w:rsid w:val="00A627D7"/>
    <w:rsid w:val="00B13A05"/>
    <w:rsid w:val="00B40A0E"/>
    <w:rsid w:val="00C74A55"/>
    <w:rsid w:val="00CE10C0"/>
    <w:rsid w:val="00D042C2"/>
    <w:rsid w:val="00D4775C"/>
    <w:rsid w:val="00ED1688"/>
    <w:rsid w:val="00EF1217"/>
    <w:rsid w:val="00F92B12"/>
    <w:rsid w:val="00FA0037"/>
    <w:rsid w:val="00FB16C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D0E6C"/>
  <w15:docId w15:val="{D4555DBA-FA85-4408-9659-15614EE43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spacing w:before="240" w:after="160" w:line="360" w:lineRule="auto"/>
        <w:ind w:firstLine="70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rsid w:val="007A254E"/>
    <w:pPr>
      <w:keepNext/>
      <w:keepLines/>
      <w:spacing w:before="0" w:after="240"/>
      <w:outlineLvl w:val="0"/>
    </w:pPr>
    <w:rPr>
      <w:rFonts w:ascii="Arial" w:eastAsia="Arial" w:hAnsi="Arial" w:cs="Arial"/>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Fontepargpadro"/>
    <w:uiPriority w:val="99"/>
    <w:semiHidden/>
    <w:unhideWhenUsed/>
    <w:rsid w:val="00FA0037"/>
    <w:rPr>
      <w:color w:val="0000FF"/>
      <w:u w:val="single"/>
    </w:rPr>
  </w:style>
  <w:style w:type="paragraph" w:styleId="NormalWeb">
    <w:name w:val="Normal (Web)"/>
    <w:basedOn w:val="Normal"/>
    <w:uiPriority w:val="99"/>
    <w:semiHidden/>
    <w:unhideWhenUsed/>
    <w:rsid w:val="00FA0037"/>
    <w:pPr>
      <w:spacing w:before="100" w:beforeAutospacing="1" w:after="100" w:afterAutospacing="1" w:line="240" w:lineRule="auto"/>
      <w:ind w:firstLine="0"/>
      <w:jc w:val="left"/>
    </w:pPr>
  </w:style>
  <w:style w:type="paragraph" w:styleId="Cabealho">
    <w:name w:val="header"/>
    <w:basedOn w:val="Normal"/>
    <w:link w:val="CabealhoChar"/>
    <w:uiPriority w:val="99"/>
    <w:unhideWhenUsed/>
    <w:rsid w:val="00C74A55"/>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C74A55"/>
  </w:style>
  <w:style w:type="paragraph" w:styleId="Rodap">
    <w:name w:val="footer"/>
    <w:basedOn w:val="Normal"/>
    <w:link w:val="RodapChar"/>
    <w:uiPriority w:val="99"/>
    <w:unhideWhenUsed/>
    <w:rsid w:val="00C74A55"/>
    <w:pPr>
      <w:tabs>
        <w:tab w:val="center" w:pos="4252"/>
        <w:tab w:val="right" w:pos="8504"/>
      </w:tabs>
      <w:spacing w:before="0" w:after="0" w:line="240" w:lineRule="auto"/>
    </w:pPr>
  </w:style>
  <w:style w:type="character" w:customStyle="1" w:styleId="RodapChar">
    <w:name w:val="Rodapé Char"/>
    <w:basedOn w:val="Fontepargpadro"/>
    <w:link w:val="Rodap"/>
    <w:uiPriority w:val="99"/>
    <w:rsid w:val="00C74A55"/>
  </w:style>
  <w:style w:type="character" w:styleId="Refdecomentrio">
    <w:name w:val="annotation reference"/>
    <w:basedOn w:val="Fontepargpadro"/>
    <w:uiPriority w:val="99"/>
    <w:semiHidden/>
    <w:unhideWhenUsed/>
    <w:rsid w:val="00441F94"/>
    <w:rPr>
      <w:sz w:val="16"/>
      <w:szCs w:val="16"/>
    </w:rPr>
  </w:style>
  <w:style w:type="paragraph" w:styleId="Textodecomentrio">
    <w:name w:val="annotation text"/>
    <w:basedOn w:val="Normal"/>
    <w:link w:val="TextodecomentrioChar"/>
    <w:uiPriority w:val="99"/>
    <w:unhideWhenUsed/>
    <w:rsid w:val="00441F94"/>
    <w:pPr>
      <w:spacing w:line="240" w:lineRule="auto"/>
    </w:pPr>
    <w:rPr>
      <w:sz w:val="20"/>
      <w:szCs w:val="20"/>
    </w:rPr>
  </w:style>
  <w:style w:type="character" w:customStyle="1" w:styleId="TextodecomentrioChar">
    <w:name w:val="Texto de comentário Char"/>
    <w:basedOn w:val="Fontepargpadro"/>
    <w:link w:val="Textodecomentrio"/>
    <w:uiPriority w:val="99"/>
    <w:rsid w:val="00441F94"/>
    <w:rPr>
      <w:sz w:val="20"/>
      <w:szCs w:val="20"/>
    </w:rPr>
  </w:style>
  <w:style w:type="paragraph" w:styleId="Assuntodocomentrio">
    <w:name w:val="annotation subject"/>
    <w:basedOn w:val="Textodecomentrio"/>
    <w:next w:val="Textodecomentrio"/>
    <w:link w:val="AssuntodocomentrioChar"/>
    <w:uiPriority w:val="99"/>
    <w:semiHidden/>
    <w:unhideWhenUsed/>
    <w:rsid w:val="00441F94"/>
    <w:rPr>
      <w:b/>
      <w:bCs/>
    </w:rPr>
  </w:style>
  <w:style w:type="character" w:customStyle="1" w:styleId="AssuntodocomentrioChar">
    <w:name w:val="Assunto do comentário Char"/>
    <w:basedOn w:val="TextodecomentrioChar"/>
    <w:link w:val="Assuntodocomentrio"/>
    <w:uiPriority w:val="99"/>
    <w:semiHidden/>
    <w:rsid w:val="00441F94"/>
    <w:rPr>
      <w:b/>
      <w:bCs/>
      <w:sz w:val="20"/>
      <w:szCs w:val="20"/>
    </w:rPr>
  </w:style>
  <w:style w:type="paragraph" w:styleId="Bibliografia">
    <w:name w:val="Bibliography"/>
    <w:basedOn w:val="Normal"/>
    <w:next w:val="Normal"/>
    <w:uiPriority w:val="37"/>
    <w:unhideWhenUsed/>
    <w:rsid w:val="003026C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2664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FF9D3-E487-4E8F-95C6-485957DBA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8696</Words>
  <Characters>46960</Characters>
  <Application>Microsoft Office Word</Application>
  <DocSecurity>0</DocSecurity>
  <Lines>391</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ter Figueiredo</cp:lastModifiedBy>
  <cp:revision>5</cp:revision>
  <dcterms:created xsi:type="dcterms:W3CDTF">2023-09-28T00:54:00Z</dcterms:created>
  <dcterms:modified xsi:type="dcterms:W3CDTF">2023-09-2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uJ4r5rg"/&gt;&lt;style id="http://www.zotero.org/styles/american-medical-association" hasBibliography="1" bibliographyStyleHasBeenSet="1"/&gt;&lt;prefs&gt;&lt;pref name="fieldType" value="Field"/&gt;&lt;/prefs&gt;&lt;/data&gt;</vt:lpwstr>
  </property>
</Properties>
</file>